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7E1CF6" w:rsidRDefault="0072137F" w:rsidP="00BA5ED7">
      <w:pPr>
        <w:spacing w:after="0" w:line="360" w:lineRule="auto"/>
        <w:ind w:right="49"/>
        <w:jc w:val="center"/>
        <w:rPr>
          <w:noProof/>
          <w:spacing w:val="-2"/>
          <w:szCs w:val="24"/>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jc w:val="left"/>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jc w:val="left"/>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jc w:val="left"/>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jc w:val="left"/>
        <w:rPr>
          <w:b/>
          <w:noProof/>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29961396" wp14:editId="1D9375E7">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16E68A" id="Group 213" o:spid="_x0000_s1026" style="position:absolute;margin-left:408.5pt;margin-top:3.9pt;width:122.65pt;height:0;z-index:-25148108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jc w:val="left"/>
        <w:rPr>
          <w:noProof/>
          <w:sz w:val="22"/>
          <w:szCs w:val="24"/>
        </w:rPr>
      </w:pPr>
    </w:p>
    <w:p w14:paraId="2A95FDCB" w14:textId="747E781B" w:rsidR="004E0634" w:rsidRPr="007E1CF6" w:rsidRDefault="004E0634" w:rsidP="004E0634">
      <w:pPr>
        <w:spacing w:after="0"/>
        <w:ind w:left="-284" w:right="5010"/>
        <w:jc w:val="left"/>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jc w:val="left"/>
        <w:rPr>
          <w:noProof/>
          <w:sz w:val="22"/>
          <w:szCs w:val="24"/>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55823AB4" wp14:editId="3D1ED145">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6930E1" id="Group 211" o:spid="_x0000_s1026" style="position:absolute;margin-left:408.45pt;margin-top:7.65pt;width:122.65pt;height:0;z-index:-25148006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jc w:val="left"/>
        <w:rPr>
          <w:noProof/>
          <w:sz w:val="22"/>
          <w:szCs w:val="24"/>
        </w:rPr>
      </w:pPr>
    </w:p>
    <w:p w14:paraId="160F08A3" w14:textId="13E27602" w:rsidR="004E0634" w:rsidRPr="007E1CF6" w:rsidRDefault="00542F11" w:rsidP="004E0634">
      <w:pPr>
        <w:spacing w:after="0"/>
        <w:ind w:left="-284" w:right="4464"/>
        <w:jc w:val="left"/>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jc w:val="left"/>
        <w:rPr>
          <w:b/>
          <w:noProof/>
          <w:spacing w:val="1"/>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7388B0B8" wp14:editId="624F204D">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0F8228" id="Group 209" o:spid="_x0000_s1026" style="position:absolute;margin-left:408.75pt;margin-top:6.95pt;width:122.75pt;height:0;z-index:-25147904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jc w:val="left"/>
        <w:rPr>
          <w:b/>
          <w:noProof/>
          <w:spacing w:val="1"/>
          <w:sz w:val="22"/>
          <w:szCs w:val="24"/>
        </w:rPr>
      </w:pPr>
    </w:p>
    <w:p w14:paraId="0B4AE1CD" w14:textId="77777777" w:rsidR="004E0634" w:rsidRPr="007E1CF6" w:rsidRDefault="004E0634" w:rsidP="004E0634">
      <w:pPr>
        <w:spacing w:before="43" w:after="0"/>
        <w:ind w:left="-284" w:right="4322"/>
        <w:jc w:val="left"/>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43584" behindDoc="1" locked="0" layoutInCell="1" allowOverlap="1" wp14:anchorId="6CA71C59" wp14:editId="10971AD1">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16A9B8" id="Group 1" o:spid="_x0000_s1026" style="position:absolute;margin-left:408.6pt;margin-top:2.95pt;width:122.75pt;height:0;z-index:-25147289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6C74D4D3" wp14:editId="0FEC8C89">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0737BB" id="Group 205" o:spid="_x0000_s1026" style="position:absolute;margin-left:408.8pt;margin-top:12.75pt;width:126pt;height:0;z-index:-25147801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2DD92019" wp14:editId="00D817A0">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BCAB9B" id="Group 203" o:spid="_x0000_s1026" style="position:absolute;margin-left:405.05pt;margin-top:4.25pt;width:126pt;height:0;z-index:-25147699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40512" behindDoc="1" locked="0" layoutInCell="1" allowOverlap="1" wp14:anchorId="109FC167" wp14:editId="7D0EFCE9">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BEFA3C" id="Group 201" o:spid="_x0000_s1026" style="position:absolute;margin-left:405pt;margin-top:7.1pt;width:124.6pt;height:4.5pt;z-index:-25147596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jc w:val="left"/>
        <w:rPr>
          <w:noProof/>
          <w:sz w:val="22"/>
          <w:szCs w:val="24"/>
        </w:rPr>
      </w:pPr>
      <w:r w:rsidRPr="007E1CF6">
        <w:rPr>
          <w:noProof/>
          <w:sz w:val="22"/>
          <w:szCs w:val="24"/>
          <w:lang w:eastAsia="tr-TR"/>
        </w:rPr>
        <mc:AlternateContent>
          <mc:Choice Requires="wpg">
            <w:drawing>
              <wp:anchor distT="0" distB="0" distL="114300" distR="114300" simplePos="0" relativeHeight="251841536" behindDoc="1" locked="0" layoutInCell="1" allowOverlap="1" wp14:anchorId="22B79F54" wp14:editId="430961CB">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1EF2E0" id="Group 199" o:spid="_x0000_s1026" style="position:absolute;margin-left:403.5pt;margin-top:6.55pt;width:126.1pt;height:3.6pt;z-index:-25147494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42560" behindDoc="1" locked="0" layoutInCell="1" allowOverlap="1" wp14:anchorId="27A4BF80" wp14:editId="59F9846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1EC863" id="Group 197" o:spid="_x0000_s1026" style="position:absolute;margin-left:403.55pt;margin-top:2.5pt;width:126.1pt;height:0;z-index:-25147392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jc w:val="left"/>
        <w:rPr>
          <w:i/>
          <w:noProof/>
          <w:sz w:val="22"/>
          <w:szCs w:val="24"/>
        </w:rPr>
      </w:pPr>
    </w:p>
    <w:p w14:paraId="03F942C7" w14:textId="77777777" w:rsidR="004E0634" w:rsidRPr="007E1CF6" w:rsidRDefault="004E0634" w:rsidP="004E0634">
      <w:pPr>
        <w:spacing w:after="0"/>
        <w:ind w:left="-284"/>
        <w:jc w:val="left"/>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jc w:val="left"/>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jc w:val="left"/>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jc w:val="left"/>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jc w:val="left"/>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5813557"/>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482CFD2" w14:textId="77777777" w:rsidR="004F6A3C" w:rsidRPr="007E1CF6" w:rsidRDefault="004F6A3C" w:rsidP="00D23C44">
      <w:pPr>
        <w:spacing w:line="360" w:lineRule="auto"/>
        <w:rPr>
          <w:noProof/>
          <w:szCs w:val="24"/>
        </w:rPr>
      </w:pPr>
      <w:r w:rsidRPr="007E1CF6">
        <w:rPr>
          <w:noProof/>
          <w:szCs w:val="24"/>
        </w:rPr>
        <w:t xml:space="preserve">Internet has many different kind of timely information. Every day, security experts scan the internet and face with lots of security events that effect people, institutions and governments. An information analyst constantly scan many sources to staying up to date on security events require, which leads to information overload to them. For example, an information analyst might want to be aware of cyber security incidents such as a DDOS attack on a government agency website. The earlier they are able to detect and understand the threats, the longer time remaining to alleviate the obstacle and to investigate them forensic. Therefore, they need to have a situation awareness of the existing security events and their possible effects. However, due to the large number of events, it can be difficult for security analysts and researchers to handle this flow of information in an adequate manner. Moreover, internet uses different languages to share informations, like the humans do. As expected, security events related informations which effect Turkish people, Turkish institutions and Turkish government also share in internet mostly in Turkish language.  In this thesis, I investigate detection of existing security incidents with using Turkish language, ITU NLP Api, Twitter social network and Hürriyet Turkish newspaper. I propose an automatic, Turkish language specific software system that can detect cyber </w:t>
      </w:r>
      <w:r w:rsidRPr="007E1CF6">
        <w:rPr>
          <w:noProof/>
          <w:szCs w:val="24"/>
        </w:rPr>
        <w:lastRenderedPageBreak/>
        <w:t>security events in real time over the Twitter stream in 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jc w:val="left"/>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5813558"/>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6E5F2F81"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O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5813559"/>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jc w:val="left"/>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5813560"/>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5813561"/>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74A8EF29" w14:textId="7FBDA698" w:rsidR="004F2B30" w:rsidRPr="007E1CF6"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5813557" w:history="1">
            <w:r w:rsidR="004F2B30" w:rsidRPr="007E1CF6">
              <w:rPr>
                <w:rStyle w:val="Kpr"/>
                <w:noProof/>
              </w:rPr>
              <w:t>AB</w:t>
            </w:r>
            <w:r w:rsidR="004F2B30" w:rsidRPr="007E1CF6">
              <w:rPr>
                <w:rStyle w:val="Kpr"/>
                <w:noProof/>
                <w:spacing w:val="1"/>
              </w:rPr>
              <w:t>S</w:t>
            </w:r>
            <w:r w:rsidR="004F2B30" w:rsidRPr="007E1CF6">
              <w:rPr>
                <w:rStyle w:val="Kpr"/>
                <w:noProof/>
              </w:rPr>
              <w:t>TR</w:t>
            </w:r>
            <w:r w:rsidR="004F2B30" w:rsidRPr="007E1CF6">
              <w:rPr>
                <w:rStyle w:val="Kpr"/>
                <w:noProof/>
                <w:spacing w:val="-1"/>
              </w:rPr>
              <w:t>A</w:t>
            </w:r>
            <w:r w:rsidR="004F2B30" w:rsidRPr="007E1CF6">
              <w:rPr>
                <w:rStyle w:val="Kpr"/>
                <w:noProof/>
              </w:rPr>
              <w:t>CT</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57 \h </w:instrText>
            </w:r>
            <w:r w:rsidR="004F2B30" w:rsidRPr="007E1CF6">
              <w:rPr>
                <w:noProof/>
                <w:webHidden/>
              </w:rPr>
            </w:r>
            <w:r w:rsidR="004F2B30" w:rsidRPr="007E1CF6">
              <w:rPr>
                <w:noProof/>
                <w:webHidden/>
              </w:rPr>
              <w:fldChar w:fldCharType="separate"/>
            </w:r>
            <w:r w:rsidR="004F2B30" w:rsidRPr="007E1CF6">
              <w:rPr>
                <w:noProof/>
                <w:webHidden/>
              </w:rPr>
              <w:t>iv</w:t>
            </w:r>
            <w:r w:rsidR="004F2B30" w:rsidRPr="007E1CF6">
              <w:rPr>
                <w:noProof/>
                <w:webHidden/>
              </w:rPr>
              <w:fldChar w:fldCharType="end"/>
            </w:r>
          </w:hyperlink>
        </w:p>
        <w:p w14:paraId="0FEBF2A1" w14:textId="0C96ED1E" w:rsidR="004F2B30" w:rsidRPr="007E1CF6" w:rsidRDefault="00114EF3">
          <w:pPr>
            <w:pStyle w:val="T1"/>
            <w:rPr>
              <w:rFonts w:asciiTheme="minorHAnsi" w:eastAsiaTheme="minorEastAsia" w:hAnsiTheme="minorHAnsi" w:cstheme="minorBidi"/>
              <w:noProof/>
              <w:sz w:val="22"/>
              <w:szCs w:val="22"/>
            </w:rPr>
          </w:pPr>
          <w:hyperlink w:anchor="_Toc5813558" w:history="1">
            <w:r w:rsidR="004F2B30" w:rsidRPr="007E1CF6">
              <w:rPr>
                <w:rStyle w:val="Kpr"/>
                <w:noProof/>
              </w:rPr>
              <w:t>ÖZ__</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58 \h </w:instrText>
            </w:r>
            <w:r w:rsidR="004F2B30" w:rsidRPr="007E1CF6">
              <w:rPr>
                <w:noProof/>
                <w:webHidden/>
              </w:rPr>
            </w:r>
            <w:r w:rsidR="004F2B30" w:rsidRPr="007E1CF6">
              <w:rPr>
                <w:noProof/>
                <w:webHidden/>
              </w:rPr>
              <w:fldChar w:fldCharType="separate"/>
            </w:r>
            <w:r w:rsidR="004F2B30" w:rsidRPr="007E1CF6">
              <w:rPr>
                <w:noProof/>
                <w:webHidden/>
              </w:rPr>
              <w:t>vi</w:t>
            </w:r>
            <w:r w:rsidR="004F2B30" w:rsidRPr="007E1CF6">
              <w:rPr>
                <w:noProof/>
                <w:webHidden/>
              </w:rPr>
              <w:fldChar w:fldCharType="end"/>
            </w:r>
          </w:hyperlink>
        </w:p>
        <w:p w14:paraId="69C7D258" w14:textId="5DF0B1E4" w:rsidR="004F2B30" w:rsidRPr="007E1CF6" w:rsidRDefault="00114EF3">
          <w:pPr>
            <w:pStyle w:val="T1"/>
            <w:rPr>
              <w:rFonts w:asciiTheme="minorHAnsi" w:eastAsiaTheme="minorEastAsia" w:hAnsiTheme="minorHAnsi" w:cstheme="minorBidi"/>
              <w:noProof/>
              <w:sz w:val="22"/>
              <w:szCs w:val="22"/>
            </w:rPr>
          </w:pPr>
          <w:hyperlink w:anchor="_Toc5813559" w:history="1">
            <w:r w:rsidR="004F2B30" w:rsidRPr="007E1CF6">
              <w:rPr>
                <w:rStyle w:val="Kpr"/>
                <w:noProof/>
              </w:rPr>
              <w:t>DEDICA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59 \h </w:instrText>
            </w:r>
            <w:r w:rsidR="004F2B30" w:rsidRPr="007E1CF6">
              <w:rPr>
                <w:noProof/>
                <w:webHidden/>
              </w:rPr>
            </w:r>
            <w:r w:rsidR="004F2B30" w:rsidRPr="007E1CF6">
              <w:rPr>
                <w:noProof/>
                <w:webHidden/>
              </w:rPr>
              <w:fldChar w:fldCharType="separate"/>
            </w:r>
            <w:r w:rsidR="004F2B30" w:rsidRPr="007E1CF6">
              <w:rPr>
                <w:noProof/>
                <w:webHidden/>
              </w:rPr>
              <w:t>viii</w:t>
            </w:r>
            <w:r w:rsidR="004F2B30" w:rsidRPr="007E1CF6">
              <w:rPr>
                <w:noProof/>
                <w:webHidden/>
              </w:rPr>
              <w:fldChar w:fldCharType="end"/>
            </w:r>
          </w:hyperlink>
        </w:p>
        <w:p w14:paraId="31DD5B3A" w14:textId="570C8575" w:rsidR="004F2B30" w:rsidRPr="007E1CF6" w:rsidRDefault="00114EF3">
          <w:pPr>
            <w:pStyle w:val="T1"/>
            <w:rPr>
              <w:rFonts w:asciiTheme="minorHAnsi" w:eastAsiaTheme="minorEastAsia" w:hAnsiTheme="minorHAnsi" w:cstheme="minorBidi"/>
              <w:noProof/>
              <w:sz w:val="22"/>
              <w:szCs w:val="22"/>
            </w:rPr>
          </w:pPr>
          <w:hyperlink w:anchor="_Toc5813560" w:history="1">
            <w:r w:rsidR="004F2B30" w:rsidRPr="007E1CF6">
              <w:rPr>
                <w:rStyle w:val="Kpr"/>
                <w:noProof/>
              </w:rPr>
              <w:t>A</w:t>
            </w:r>
            <w:r w:rsidR="004F2B30" w:rsidRPr="007E1CF6">
              <w:rPr>
                <w:rStyle w:val="Kpr"/>
                <w:noProof/>
                <w:spacing w:val="-1"/>
              </w:rPr>
              <w:t>C</w:t>
            </w:r>
            <w:r w:rsidR="004F2B30" w:rsidRPr="007E1CF6">
              <w:rPr>
                <w:rStyle w:val="Kpr"/>
                <w:noProof/>
                <w:spacing w:val="-2"/>
              </w:rPr>
              <w:t>K</w:t>
            </w:r>
            <w:r w:rsidR="004F2B30" w:rsidRPr="007E1CF6">
              <w:rPr>
                <w:rStyle w:val="Kpr"/>
                <w:noProof/>
              </w:rPr>
              <w:t>NOWLE</w:t>
            </w:r>
            <w:r w:rsidR="004F2B30" w:rsidRPr="007E1CF6">
              <w:rPr>
                <w:rStyle w:val="Kpr"/>
                <w:noProof/>
                <w:spacing w:val="2"/>
              </w:rPr>
              <w:t>D</w:t>
            </w:r>
            <w:r w:rsidR="004F2B30" w:rsidRPr="007E1CF6">
              <w:rPr>
                <w:rStyle w:val="Kpr"/>
                <w:noProof/>
                <w:spacing w:val="-2"/>
              </w:rPr>
              <w:t>G</w:t>
            </w:r>
            <w:r w:rsidR="004F2B30" w:rsidRPr="007E1CF6">
              <w:rPr>
                <w:rStyle w:val="Kpr"/>
                <w:noProof/>
                <w:spacing w:val="-1"/>
              </w:rPr>
              <w:t>M</w:t>
            </w:r>
            <w:r w:rsidR="004F2B30" w:rsidRPr="007E1CF6">
              <w:rPr>
                <w:rStyle w:val="Kpr"/>
                <w:noProof/>
              </w:rPr>
              <w:t>E</w:t>
            </w:r>
            <w:r w:rsidR="004F2B30" w:rsidRPr="007E1CF6">
              <w:rPr>
                <w:rStyle w:val="Kpr"/>
                <w:noProof/>
                <w:spacing w:val="2"/>
              </w:rPr>
              <w:t>N</w:t>
            </w:r>
            <w:r w:rsidR="004F2B30" w:rsidRPr="007E1CF6">
              <w:rPr>
                <w:rStyle w:val="Kpr"/>
                <w:noProof/>
              </w:rPr>
              <w:t>T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0 \h </w:instrText>
            </w:r>
            <w:r w:rsidR="004F2B30" w:rsidRPr="007E1CF6">
              <w:rPr>
                <w:noProof/>
                <w:webHidden/>
              </w:rPr>
            </w:r>
            <w:r w:rsidR="004F2B30" w:rsidRPr="007E1CF6">
              <w:rPr>
                <w:noProof/>
                <w:webHidden/>
              </w:rPr>
              <w:fldChar w:fldCharType="separate"/>
            </w:r>
            <w:r w:rsidR="004F2B30" w:rsidRPr="007E1CF6">
              <w:rPr>
                <w:noProof/>
                <w:webHidden/>
              </w:rPr>
              <w:t>ix</w:t>
            </w:r>
            <w:r w:rsidR="004F2B30" w:rsidRPr="007E1CF6">
              <w:rPr>
                <w:noProof/>
                <w:webHidden/>
              </w:rPr>
              <w:fldChar w:fldCharType="end"/>
            </w:r>
          </w:hyperlink>
        </w:p>
        <w:p w14:paraId="14019112" w14:textId="6A2CB954" w:rsidR="004F2B30" w:rsidRPr="007E1CF6" w:rsidRDefault="00114EF3">
          <w:pPr>
            <w:pStyle w:val="T1"/>
            <w:rPr>
              <w:rFonts w:asciiTheme="minorHAnsi" w:eastAsiaTheme="minorEastAsia" w:hAnsiTheme="minorHAnsi" w:cstheme="minorBidi"/>
              <w:noProof/>
              <w:sz w:val="22"/>
              <w:szCs w:val="22"/>
            </w:rPr>
          </w:pPr>
          <w:hyperlink w:anchor="_Toc5813561" w:history="1">
            <w:r w:rsidR="004F2B30" w:rsidRPr="007E1CF6">
              <w:rPr>
                <w:rStyle w:val="Kpr"/>
                <w:noProof/>
              </w:rPr>
              <w:t>TABLE OF CONTENT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1 \h </w:instrText>
            </w:r>
            <w:r w:rsidR="004F2B30" w:rsidRPr="007E1CF6">
              <w:rPr>
                <w:noProof/>
                <w:webHidden/>
              </w:rPr>
            </w:r>
            <w:r w:rsidR="004F2B30" w:rsidRPr="007E1CF6">
              <w:rPr>
                <w:noProof/>
                <w:webHidden/>
              </w:rPr>
              <w:fldChar w:fldCharType="separate"/>
            </w:r>
            <w:r w:rsidR="004F2B30" w:rsidRPr="007E1CF6">
              <w:rPr>
                <w:noProof/>
                <w:webHidden/>
              </w:rPr>
              <w:t>x</w:t>
            </w:r>
            <w:r w:rsidR="004F2B30" w:rsidRPr="007E1CF6">
              <w:rPr>
                <w:noProof/>
                <w:webHidden/>
              </w:rPr>
              <w:fldChar w:fldCharType="end"/>
            </w:r>
          </w:hyperlink>
        </w:p>
        <w:p w14:paraId="1B272094" w14:textId="24781599" w:rsidR="004F2B30" w:rsidRPr="007E1CF6" w:rsidRDefault="00114EF3">
          <w:pPr>
            <w:pStyle w:val="T1"/>
            <w:rPr>
              <w:rFonts w:asciiTheme="minorHAnsi" w:eastAsiaTheme="minorEastAsia" w:hAnsiTheme="minorHAnsi" w:cstheme="minorBidi"/>
              <w:noProof/>
              <w:sz w:val="22"/>
              <w:szCs w:val="22"/>
            </w:rPr>
          </w:pPr>
          <w:hyperlink w:anchor="_Toc5813562" w:history="1">
            <w:r w:rsidR="004F2B30" w:rsidRPr="007E1CF6">
              <w:rPr>
                <w:rStyle w:val="Kpr"/>
                <w:noProof/>
              </w:rPr>
              <w:t>LIST OF TABLE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2 \h </w:instrText>
            </w:r>
            <w:r w:rsidR="004F2B30" w:rsidRPr="007E1CF6">
              <w:rPr>
                <w:noProof/>
                <w:webHidden/>
              </w:rPr>
            </w:r>
            <w:r w:rsidR="004F2B30" w:rsidRPr="007E1CF6">
              <w:rPr>
                <w:noProof/>
                <w:webHidden/>
              </w:rPr>
              <w:fldChar w:fldCharType="separate"/>
            </w:r>
            <w:r w:rsidR="004F2B30" w:rsidRPr="007E1CF6">
              <w:rPr>
                <w:noProof/>
                <w:webHidden/>
              </w:rPr>
              <w:t>xi</w:t>
            </w:r>
            <w:r w:rsidR="004F2B30" w:rsidRPr="007E1CF6">
              <w:rPr>
                <w:noProof/>
                <w:webHidden/>
              </w:rPr>
              <w:fldChar w:fldCharType="end"/>
            </w:r>
          </w:hyperlink>
        </w:p>
        <w:p w14:paraId="47199AB8" w14:textId="2C3ADD64" w:rsidR="004F2B30" w:rsidRPr="007E1CF6" w:rsidRDefault="00114EF3">
          <w:pPr>
            <w:pStyle w:val="T1"/>
            <w:rPr>
              <w:rFonts w:asciiTheme="minorHAnsi" w:eastAsiaTheme="minorEastAsia" w:hAnsiTheme="minorHAnsi" w:cstheme="minorBidi"/>
              <w:noProof/>
              <w:sz w:val="22"/>
              <w:szCs w:val="22"/>
            </w:rPr>
          </w:pPr>
          <w:hyperlink w:anchor="_Toc5813563" w:history="1">
            <w:r w:rsidR="004F2B30" w:rsidRPr="007E1CF6">
              <w:rPr>
                <w:rStyle w:val="Kpr"/>
                <w:noProof/>
              </w:rPr>
              <w:t>LIST OF FIGURE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3 \h </w:instrText>
            </w:r>
            <w:r w:rsidR="004F2B30" w:rsidRPr="007E1CF6">
              <w:rPr>
                <w:noProof/>
                <w:webHidden/>
              </w:rPr>
            </w:r>
            <w:r w:rsidR="004F2B30" w:rsidRPr="007E1CF6">
              <w:rPr>
                <w:noProof/>
                <w:webHidden/>
              </w:rPr>
              <w:fldChar w:fldCharType="separate"/>
            </w:r>
            <w:r w:rsidR="004F2B30" w:rsidRPr="007E1CF6">
              <w:rPr>
                <w:noProof/>
                <w:webHidden/>
              </w:rPr>
              <w:t>xii</w:t>
            </w:r>
            <w:r w:rsidR="004F2B30" w:rsidRPr="007E1CF6">
              <w:rPr>
                <w:noProof/>
                <w:webHidden/>
              </w:rPr>
              <w:fldChar w:fldCharType="end"/>
            </w:r>
          </w:hyperlink>
        </w:p>
        <w:p w14:paraId="3C514D3A" w14:textId="0A6E263C" w:rsidR="004F2B30" w:rsidRPr="007E1CF6" w:rsidRDefault="00114EF3">
          <w:pPr>
            <w:pStyle w:val="T1"/>
            <w:rPr>
              <w:rFonts w:asciiTheme="minorHAnsi" w:eastAsiaTheme="minorEastAsia" w:hAnsiTheme="minorHAnsi" w:cstheme="minorBidi"/>
              <w:noProof/>
              <w:sz w:val="22"/>
              <w:szCs w:val="22"/>
            </w:rPr>
          </w:pPr>
          <w:hyperlink w:anchor="_Toc5813564" w:history="1">
            <w:r w:rsidR="004F2B30" w:rsidRPr="007E1CF6">
              <w:rPr>
                <w:rStyle w:val="Kpr"/>
                <w:noProof/>
              </w:rPr>
              <w:t>LIST OF ABBREVIATION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4 \h </w:instrText>
            </w:r>
            <w:r w:rsidR="004F2B30" w:rsidRPr="007E1CF6">
              <w:rPr>
                <w:noProof/>
                <w:webHidden/>
              </w:rPr>
            </w:r>
            <w:r w:rsidR="004F2B30" w:rsidRPr="007E1CF6">
              <w:rPr>
                <w:noProof/>
                <w:webHidden/>
              </w:rPr>
              <w:fldChar w:fldCharType="separate"/>
            </w:r>
            <w:r w:rsidR="004F2B30" w:rsidRPr="007E1CF6">
              <w:rPr>
                <w:noProof/>
                <w:webHidden/>
              </w:rPr>
              <w:t>xiii</w:t>
            </w:r>
            <w:r w:rsidR="004F2B30" w:rsidRPr="007E1CF6">
              <w:rPr>
                <w:noProof/>
                <w:webHidden/>
              </w:rPr>
              <w:fldChar w:fldCharType="end"/>
            </w:r>
          </w:hyperlink>
        </w:p>
        <w:p w14:paraId="160C6F62" w14:textId="4331AA74" w:rsidR="004F2B30" w:rsidRPr="007E1CF6" w:rsidRDefault="00114EF3">
          <w:pPr>
            <w:pStyle w:val="T1"/>
            <w:rPr>
              <w:rFonts w:asciiTheme="minorHAnsi" w:eastAsiaTheme="minorEastAsia" w:hAnsiTheme="minorHAnsi" w:cstheme="minorBidi"/>
              <w:noProof/>
              <w:sz w:val="22"/>
              <w:szCs w:val="22"/>
            </w:rPr>
          </w:pPr>
          <w:hyperlink w:anchor="_Toc5813565" w:history="1">
            <w:r w:rsidR="004F2B30" w:rsidRPr="007E1CF6">
              <w:rPr>
                <w:rStyle w:val="Kpr"/>
                <w:noProof/>
              </w:rPr>
              <w:t>1</w:t>
            </w:r>
            <w:r w:rsidR="004F2B30" w:rsidRPr="007E1CF6">
              <w:rPr>
                <w:rFonts w:asciiTheme="minorHAnsi" w:eastAsiaTheme="minorEastAsia" w:hAnsiTheme="minorHAnsi" w:cstheme="minorBidi"/>
                <w:noProof/>
                <w:sz w:val="22"/>
                <w:szCs w:val="22"/>
              </w:rPr>
              <w:tab/>
            </w:r>
            <w:r w:rsidR="004F2B30" w:rsidRPr="007E1CF6">
              <w:rPr>
                <w:rStyle w:val="Kpr"/>
                <w:noProof/>
              </w:rPr>
              <w:t>INTRODUC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5 \h </w:instrText>
            </w:r>
            <w:r w:rsidR="004F2B30" w:rsidRPr="007E1CF6">
              <w:rPr>
                <w:noProof/>
                <w:webHidden/>
              </w:rPr>
            </w:r>
            <w:r w:rsidR="004F2B30" w:rsidRPr="007E1CF6">
              <w:rPr>
                <w:noProof/>
                <w:webHidden/>
              </w:rPr>
              <w:fldChar w:fldCharType="separate"/>
            </w:r>
            <w:r w:rsidR="004F2B30" w:rsidRPr="007E1CF6">
              <w:rPr>
                <w:noProof/>
                <w:webHidden/>
              </w:rPr>
              <w:t>14</w:t>
            </w:r>
            <w:r w:rsidR="004F2B30" w:rsidRPr="007E1CF6">
              <w:rPr>
                <w:noProof/>
                <w:webHidden/>
              </w:rPr>
              <w:fldChar w:fldCharType="end"/>
            </w:r>
          </w:hyperlink>
        </w:p>
        <w:p w14:paraId="7619B6C0" w14:textId="7D1F5FD3" w:rsidR="004F2B30" w:rsidRPr="007E1CF6" w:rsidRDefault="00114EF3">
          <w:pPr>
            <w:pStyle w:val="T2"/>
            <w:rPr>
              <w:rFonts w:asciiTheme="minorHAnsi" w:eastAsiaTheme="minorEastAsia" w:hAnsiTheme="minorHAnsi" w:cstheme="minorBidi"/>
              <w:noProof/>
              <w:sz w:val="22"/>
              <w:szCs w:val="22"/>
            </w:rPr>
          </w:pPr>
          <w:hyperlink w:anchor="_Toc5813566" w:history="1">
            <w:r w:rsidR="004F2B30" w:rsidRPr="007E1CF6">
              <w:rPr>
                <w:rStyle w:val="Kpr"/>
                <w:noProof/>
              </w:rPr>
              <w:t>1.1</w:t>
            </w:r>
            <w:r w:rsidR="004F2B30" w:rsidRPr="007E1CF6">
              <w:rPr>
                <w:rFonts w:asciiTheme="minorHAnsi" w:eastAsiaTheme="minorEastAsia" w:hAnsiTheme="minorHAnsi" w:cstheme="minorBidi"/>
                <w:noProof/>
                <w:sz w:val="22"/>
                <w:szCs w:val="22"/>
              </w:rPr>
              <w:tab/>
            </w:r>
            <w:r w:rsidR="004F2B30" w:rsidRPr="007E1CF6">
              <w:rPr>
                <w:rStyle w:val="Kpr"/>
                <w:noProof/>
              </w:rPr>
              <w:t>Motiva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6 \h </w:instrText>
            </w:r>
            <w:r w:rsidR="004F2B30" w:rsidRPr="007E1CF6">
              <w:rPr>
                <w:noProof/>
                <w:webHidden/>
              </w:rPr>
            </w:r>
            <w:r w:rsidR="004F2B30" w:rsidRPr="007E1CF6">
              <w:rPr>
                <w:noProof/>
                <w:webHidden/>
              </w:rPr>
              <w:fldChar w:fldCharType="separate"/>
            </w:r>
            <w:r w:rsidR="004F2B30" w:rsidRPr="007E1CF6">
              <w:rPr>
                <w:noProof/>
                <w:webHidden/>
              </w:rPr>
              <w:t>14</w:t>
            </w:r>
            <w:r w:rsidR="004F2B30" w:rsidRPr="007E1CF6">
              <w:rPr>
                <w:noProof/>
                <w:webHidden/>
              </w:rPr>
              <w:fldChar w:fldCharType="end"/>
            </w:r>
          </w:hyperlink>
        </w:p>
        <w:p w14:paraId="5384CDC6" w14:textId="2C6ACD21" w:rsidR="004F2B30" w:rsidRPr="007E1CF6" w:rsidRDefault="00114EF3">
          <w:pPr>
            <w:pStyle w:val="T2"/>
            <w:rPr>
              <w:rFonts w:asciiTheme="minorHAnsi" w:eastAsiaTheme="minorEastAsia" w:hAnsiTheme="minorHAnsi" w:cstheme="minorBidi"/>
              <w:noProof/>
              <w:sz w:val="22"/>
              <w:szCs w:val="22"/>
            </w:rPr>
          </w:pPr>
          <w:hyperlink w:anchor="_Toc5813567" w:history="1">
            <w:r w:rsidR="004F2B30" w:rsidRPr="007E1CF6">
              <w:rPr>
                <w:rStyle w:val="Kpr"/>
                <w:noProof/>
              </w:rPr>
              <w:t>1.2</w:t>
            </w:r>
            <w:r w:rsidR="004F2B30" w:rsidRPr="007E1CF6">
              <w:rPr>
                <w:rFonts w:asciiTheme="minorHAnsi" w:eastAsiaTheme="minorEastAsia" w:hAnsiTheme="minorHAnsi" w:cstheme="minorBidi"/>
                <w:noProof/>
                <w:sz w:val="22"/>
                <w:szCs w:val="22"/>
              </w:rPr>
              <w:tab/>
            </w:r>
            <w:r w:rsidR="004F2B30" w:rsidRPr="007E1CF6">
              <w:rPr>
                <w:rStyle w:val="Kpr"/>
                <w:noProof/>
              </w:rPr>
              <w:t>Problem Defini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7 \h </w:instrText>
            </w:r>
            <w:r w:rsidR="004F2B30" w:rsidRPr="007E1CF6">
              <w:rPr>
                <w:noProof/>
                <w:webHidden/>
              </w:rPr>
            </w:r>
            <w:r w:rsidR="004F2B30" w:rsidRPr="007E1CF6">
              <w:rPr>
                <w:noProof/>
                <w:webHidden/>
              </w:rPr>
              <w:fldChar w:fldCharType="separate"/>
            </w:r>
            <w:r w:rsidR="004F2B30" w:rsidRPr="007E1CF6">
              <w:rPr>
                <w:noProof/>
                <w:webHidden/>
              </w:rPr>
              <w:t>16</w:t>
            </w:r>
            <w:r w:rsidR="004F2B30" w:rsidRPr="007E1CF6">
              <w:rPr>
                <w:noProof/>
                <w:webHidden/>
              </w:rPr>
              <w:fldChar w:fldCharType="end"/>
            </w:r>
          </w:hyperlink>
        </w:p>
        <w:p w14:paraId="28D6FFAB" w14:textId="2F79482E" w:rsidR="004F2B30" w:rsidRPr="007E1CF6" w:rsidRDefault="00114EF3">
          <w:pPr>
            <w:pStyle w:val="T2"/>
            <w:rPr>
              <w:rFonts w:asciiTheme="minorHAnsi" w:eastAsiaTheme="minorEastAsia" w:hAnsiTheme="minorHAnsi" w:cstheme="minorBidi"/>
              <w:noProof/>
              <w:sz w:val="22"/>
              <w:szCs w:val="22"/>
            </w:rPr>
          </w:pPr>
          <w:hyperlink w:anchor="_Toc5813568" w:history="1">
            <w:r w:rsidR="004F2B30" w:rsidRPr="007E1CF6">
              <w:rPr>
                <w:rStyle w:val="Kpr"/>
                <w:noProof/>
              </w:rPr>
              <w:t>1.3</w:t>
            </w:r>
            <w:r w:rsidR="004F2B30" w:rsidRPr="007E1CF6">
              <w:rPr>
                <w:rFonts w:asciiTheme="minorHAnsi" w:eastAsiaTheme="minorEastAsia" w:hAnsiTheme="minorHAnsi" w:cstheme="minorBidi"/>
                <w:noProof/>
                <w:sz w:val="22"/>
                <w:szCs w:val="22"/>
              </w:rPr>
              <w:tab/>
            </w:r>
            <w:r w:rsidR="004F2B30" w:rsidRPr="007E1CF6">
              <w:rPr>
                <w:rStyle w:val="Kpr"/>
                <w:noProof/>
              </w:rPr>
              <w:t>Objective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8 \h </w:instrText>
            </w:r>
            <w:r w:rsidR="004F2B30" w:rsidRPr="007E1CF6">
              <w:rPr>
                <w:noProof/>
                <w:webHidden/>
              </w:rPr>
            </w:r>
            <w:r w:rsidR="004F2B30" w:rsidRPr="007E1CF6">
              <w:rPr>
                <w:noProof/>
                <w:webHidden/>
              </w:rPr>
              <w:fldChar w:fldCharType="separate"/>
            </w:r>
            <w:r w:rsidR="004F2B30" w:rsidRPr="007E1CF6">
              <w:rPr>
                <w:noProof/>
                <w:webHidden/>
              </w:rPr>
              <w:t>16</w:t>
            </w:r>
            <w:r w:rsidR="004F2B30" w:rsidRPr="007E1CF6">
              <w:rPr>
                <w:noProof/>
                <w:webHidden/>
              </w:rPr>
              <w:fldChar w:fldCharType="end"/>
            </w:r>
          </w:hyperlink>
        </w:p>
        <w:p w14:paraId="5B1B1BAF" w14:textId="14E6521B" w:rsidR="004F2B30" w:rsidRPr="007E1CF6" w:rsidRDefault="00114EF3">
          <w:pPr>
            <w:pStyle w:val="T2"/>
            <w:rPr>
              <w:rFonts w:asciiTheme="minorHAnsi" w:eastAsiaTheme="minorEastAsia" w:hAnsiTheme="minorHAnsi" w:cstheme="minorBidi"/>
              <w:noProof/>
              <w:sz w:val="22"/>
              <w:szCs w:val="22"/>
            </w:rPr>
          </w:pPr>
          <w:hyperlink w:anchor="_Toc5813569" w:history="1">
            <w:r w:rsidR="004F2B30" w:rsidRPr="007E1CF6">
              <w:rPr>
                <w:rStyle w:val="Kpr"/>
                <w:noProof/>
              </w:rPr>
              <w:t>1.4</w:t>
            </w:r>
            <w:r w:rsidR="004F2B30" w:rsidRPr="007E1CF6">
              <w:rPr>
                <w:rFonts w:asciiTheme="minorHAnsi" w:eastAsiaTheme="minorEastAsia" w:hAnsiTheme="minorHAnsi" w:cstheme="minorBidi"/>
                <w:noProof/>
                <w:sz w:val="22"/>
                <w:szCs w:val="22"/>
              </w:rPr>
              <w:tab/>
            </w:r>
            <w:r w:rsidR="004F2B30" w:rsidRPr="007E1CF6">
              <w:rPr>
                <w:rStyle w:val="Kpr"/>
                <w:noProof/>
              </w:rPr>
              <w:t>Contributions of the Thesi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69 \h </w:instrText>
            </w:r>
            <w:r w:rsidR="004F2B30" w:rsidRPr="007E1CF6">
              <w:rPr>
                <w:noProof/>
                <w:webHidden/>
              </w:rPr>
            </w:r>
            <w:r w:rsidR="004F2B30" w:rsidRPr="007E1CF6">
              <w:rPr>
                <w:noProof/>
                <w:webHidden/>
              </w:rPr>
              <w:fldChar w:fldCharType="separate"/>
            </w:r>
            <w:r w:rsidR="004F2B30" w:rsidRPr="007E1CF6">
              <w:rPr>
                <w:noProof/>
                <w:webHidden/>
              </w:rPr>
              <w:t>16</w:t>
            </w:r>
            <w:r w:rsidR="004F2B30" w:rsidRPr="007E1CF6">
              <w:rPr>
                <w:noProof/>
                <w:webHidden/>
              </w:rPr>
              <w:fldChar w:fldCharType="end"/>
            </w:r>
          </w:hyperlink>
        </w:p>
        <w:p w14:paraId="3A01FD3D" w14:textId="20AB3873" w:rsidR="004F2B30" w:rsidRPr="007E1CF6" w:rsidRDefault="00114EF3">
          <w:pPr>
            <w:pStyle w:val="T2"/>
            <w:rPr>
              <w:rFonts w:asciiTheme="minorHAnsi" w:eastAsiaTheme="minorEastAsia" w:hAnsiTheme="minorHAnsi" w:cstheme="minorBidi"/>
              <w:noProof/>
              <w:sz w:val="22"/>
              <w:szCs w:val="22"/>
            </w:rPr>
          </w:pPr>
          <w:hyperlink w:anchor="_Toc5813570" w:history="1">
            <w:r w:rsidR="004F2B30" w:rsidRPr="007E1CF6">
              <w:rPr>
                <w:rStyle w:val="Kpr"/>
                <w:noProof/>
              </w:rPr>
              <w:t>1.5</w:t>
            </w:r>
            <w:r w:rsidR="004F2B30" w:rsidRPr="007E1CF6">
              <w:rPr>
                <w:rFonts w:asciiTheme="minorHAnsi" w:eastAsiaTheme="minorEastAsia" w:hAnsiTheme="minorHAnsi" w:cstheme="minorBidi"/>
                <w:noProof/>
                <w:sz w:val="22"/>
                <w:szCs w:val="22"/>
              </w:rPr>
              <w:tab/>
            </w:r>
            <w:r w:rsidR="004F2B30" w:rsidRPr="007E1CF6">
              <w:rPr>
                <w:rStyle w:val="Kpr"/>
                <w:noProof/>
              </w:rPr>
              <w:t>Use Case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0 \h </w:instrText>
            </w:r>
            <w:r w:rsidR="004F2B30" w:rsidRPr="007E1CF6">
              <w:rPr>
                <w:noProof/>
                <w:webHidden/>
              </w:rPr>
            </w:r>
            <w:r w:rsidR="004F2B30" w:rsidRPr="007E1CF6">
              <w:rPr>
                <w:noProof/>
                <w:webHidden/>
              </w:rPr>
              <w:fldChar w:fldCharType="separate"/>
            </w:r>
            <w:r w:rsidR="004F2B30" w:rsidRPr="007E1CF6">
              <w:rPr>
                <w:noProof/>
                <w:webHidden/>
              </w:rPr>
              <w:t>17</w:t>
            </w:r>
            <w:r w:rsidR="004F2B30" w:rsidRPr="007E1CF6">
              <w:rPr>
                <w:noProof/>
                <w:webHidden/>
              </w:rPr>
              <w:fldChar w:fldCharType="end"/>
            </w:r>
          </w:hyperlink>
        </w:p>
        <w:p w14:paraId="795CDFE1" w14:textId="39E3CEE1" w:rsidR="004F2B30" w:rsidRPr="007E1CF6" w:rsidRDefault="00114EF3">
          <w:pPr>
            <w:pStyle w:val="T2"/>
            <w:rPr>
              <w:rFonts w:asciiTheme="minorHAnsi" w:eastAsiaTheme="minorEastAsia" w:hAnsiTheme="minorHAnsi" w:cstheme="minorBidi"/>
              <w:noProof/>
              <w:sz w:val="22"/>
              <w:szCs w:val="22"/>
            </w:rPr>
          </w:pPr>
          <w:hyperlink w:anchor="_Toc5813571" w:history="1">
            <w:r w:rsidR="004F2B30" w:rsidRPr="007E1CF6">
              <w:rPr>
                <w:rStyle w:val="Kpr"/>
                <w:noProof/>
              </w:rPr>
              <w:t>1.6</w:t>
            </w:r>
            <w:r w:rsidR="004F2B30" w:rsidRPr="007E1CF6">
              <w:rPr>
                <w:rFonts w:asciiTheme="minorHAnsi" w:eastAsiaTheme="minorEastAsia" w:hAnsiTheme="minorHAnsi" w:cstheme="minorBidi"/>
                <w:noProof/>
                <w:sz w:val="22"/>
                <w:szCs w:val="22"/>
              </w:rPr>
              <w:tab/>
            </w:r>
            <w:r w:rsidR="004F2B30" w:rsidRPr="007E1CF6">
              <w:rPr>
                <w:rStyle w:val="Kpr"/>
                <w:noProof/>
              </w:rPr>
              <w:t>Outline</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1 \h </w:instrText>
            </w:r>
            <w:r w:rsidR="004F2B30" w:rsidRPr="007E1CF6">
              <w:rPr>
                <w:noProof/>
                <w:webHidden/>
              </w:rPr>
            </w:r>
            <w:r w:rsidR="004F2B30" w:rsidRPr="007E1CF6">
              <w:rPr>
                <w:noProof/>
                <w:webHidden/>
              </w:rPr>
              <w:fldChar w:fldCharType="separate"/>
            </w:r>
            <w:r w:rsidR="004F2B30" w:rsidRPr="007E1CF6">
              <w:rPr>
                <w:noProof/>
                <w:webHidden/>
              </w:rPr>
              <w:t>17</w:t>
            </w:r>
            <w:r w:rsidR="004F2B30" w:rsidRPr="007E1CF6">
              <w:rPr>
                <w:noProof/>
                <w:webHidden/>
              </w:rPr>
              <w:fldChar w:fldCharType="end"/>
            </w:r>
          </w:hyperlink>
        </w:p>
        <w:p w14:paraId="7B05A8F4" w14:textId="6F5B392D" w:rsidR="004F2B30" w:rsidRPr="007E1CF6" w:rsidRDefault="00114EF3">
          <w:pPr>
            <w:pStyle w:val="T1"/>
            <w:rPr>
              <w:rFonts w:asciiTheme="minorHAnsi" w:eastAsiaTheme="minorEastAsia" w:hAnsiTheme="minorHAnsi" w:cstheme="minorBidi"/>
              <w:noProof/>
              <w:sz w:val="22"/>
              <w:szCs w:val="22"/>
            </w:rPr>
          </w:pPr>
          <w:hyperlink w:anchor="_Toc5813572" w:history="1">
            <w:r w:rsidR="004F2B30" w:rsidRPr="007E1CF6">
              <w:rPr>
                <w:rStyle w:val="Kpr"/>
                <w:noProof/>
              </w:rPr>
              <w:t>2</w:t>
            </w:r>
            <w:r w:rsidR="004F2B30" w:rsidRPr="007E1CF6">
              <w:rPr>
                <w:rFonts w:asciiTheme="minorHAnsi" w:eastAsiaTheme="minorEastAsia" w:hAnsiTheme="minorHAnsi" w:cstheme="minorBidi"/>
                <w:noProof/>
                <w:sz w:val="22"/>
                <w:szCs w:val="22"/>
              </w:rPr>
              <w:tab/>
            </w:r>
            <w:r w:rsidR="004F2B30" w:rsidRPr="007E1CF6">
              <w:rPr>
                <w:rStyle w:val="Kpr"/>
                <w:noProof/>
              </w:rPr>
              <w:t>BACKGROUND INFORMA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2 \h </w:instrText>
            </w:r>
            <w:r w:rsidR="004F2B30" w:rsidRPr="007E1CF6">
              <w:rPr>
                <w:noProof/>
                <w:webHidden/>
              </w:rPr>
            </w:r>
            <w:r w:rsidR="004F2B30" w:rsidRPr="007E1CF6">
              <w:rPr>
                <w:noProof/>
                <w:webHidden/>
              </w:rPr>
              <w:fldChar w:fldCharType="separate"/>
            </w:r>
            <w:r w:rsidR="004F2B30" w:rsidRPr="007E1CF6">
              <w:rPr>
                <w:noProof/>
                <w:webHidden/>
              </w:rPr>
              <w:t>18</w:t>
            </w:r>
            <w:r w:rsidR="004F2B30" w:rsidRPr="007E1CF6">
              <w:rPr>
                <w:noProof/>
                <w:webHidden/>
              </w:rPr>
              <w:fldChar w:fldCharType="end"/>
            </w:r>
          </w:hyperlink>
        </w:p>
        <w:p w14:paraId="232FA056" w14:textId="46D6F8A1" w:rsidR="004F2B30" w:rsidRPr="007E1CF6" w:rsidRDefault="00114EF3">
          <w:pPr>
            <w:pStyle w:val="T2"/>
            <w:rPr>
              <w:rFonts w:asciiTheme="minorHAnsi" w:eastAsiaTheme="minorEastAsia" w:hAnsiTheme="minorHAnsi" w:cstheme="minorBidi"/>
              <w:noProof/>
              <w:sz w:val="22"/>
              <w:szCs w:val="22"/>
            </w:rPr>
          </w:pPr>
          <w:hyperlink w:anchor="_Toc5813573" w:history="1">
            <w:r w:rsidR="004F2B30" w:rsidRPr="007E1CF6">
              <w:rPr>
                <w:rStyle w:val="Kpr"/>
                <w:noProof/>
              </w:rPr>
              <w:t>2.1</w:t>
            </w:r>
            <w:r w:rsidR="004F2B30" w:rsidRPr="007E1CF6">
              <w:rPr>
                <w:rFonts w:asciiTheme="minorHAnsi" w:eastAsiaTheme="minorEastAsia" w:hAnsiTheme="minorHAnsi" w:cstheme="minorBidi"/>
                <w:noProof/>
                <w:sz w:val="22"/>
                <w:szCs w:val="22"/>
              </w:rPr>
              <w:tab/>
            </w:r>
            <w:r w:rsidR="004F2B30" w:rsidRPr="007E1CF6">
              <w:rPr>
                <w:rStyle w:val="Kpr"/>
                <w:noProof/>
              </w:rPr>
              <w:t>What is anInformation Security Analyst?</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3 \h </w:instrText>
            </w:r>
            <w:r w:rsidR="004F2B30" w:rsidRPr="007E1CF6">
              <w:rPr>
                <w:noProof/>
                <w:webHidden/>
              </w:rPr>
            </w:r>
            <w:r w:rsidR="004F2B30" w:rsidRPr="007E1CF6">
              <w:rPr>
                <w:noProof/>
                <w:webHidden/>
              </w:rPr>
              <w:fldChar w:fldCharType="separate"/>
            </w:r>
            <w:r w:rsidR="004F2B30" w:rsidRPr="007E1CF6">
              <w:rPr>
                <w:noProof/>
                <w:webHidden/>
              </w:rPr>
              <w:t>18</w:t>
            </w:r>
            <w:r w:rsidR="004F2B30" w:rsidRPr="007E1CF6">
              <w:rPr>
                <w:noProof/>
                <w:webHidden/>
              </w:rPr>
              <w:fldChar w:fldCharType="end"/>
            </w:r>
          </w:hyperlink>
        </w:p>
        <w:p w14:paraId="7526DB48" w14:textId="37C86309" w:rsidR="004F2B30" w:rsidRPr="007E1CF6" w:rsidRDefault="00114EF3">
          <w:pPr>
            <w:pStyle w:val="T2"/>
            <w:rPr>
              <w:rFonts w:asciiTheme="minorHAnsi" w:eastAsiaTheme="minorEastAsia" w:hAnsiTheme="minorHAnsi" w:cstheme="minorBidi"/>
              <w:noProof/>
              <w:sz w:val="22"/>
              <w:szCs w:val="22"/>
            </w:rPr>
          </w:pPr>
          <w:hyperlink w:anchor="_Toc5813574" w:history="1">
            <w:r w:rsidR="004F2B30" w:rsidRPr="007E1CF6">
              <w:rPr>
                <w:rStyle w:val="Kpr"/>
                <w:noProof/>
              </w:rPr>
              <w:t>2.2</w:t>
            </w:r>
            <w:r w:rsidR="004F2B30" w:rsidRPr="007E1CF6">
              <w:rPr>
                <w:rFonts w:asciiTheme="minorHAnsi" w:eastAsiaTheme="minorEastAsia" w:hAnsiTheme="minorHAnsi" w:cstheme="minorBidi"/>
                <w:noProof/>
                <w:sz w:val="22"/>
                <w:szCs w:val="22"/>
              </w:rPr>
              <w:tab/>
            </w:r>
            <w:r w:rsidR="004F2B30" w:rsidRPr="007E1CF6">
              <w:rPr>
                <w:rStyle w:val="Kpr"/>
                <w:noProof/>
              </w:rPr>
              <w:t>What does an Information Security Analyst do?</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4 \h </w:instrText>
            </w:r>
            <w:r w:rsidR="004F2B30" w:rsidRPr="007E1CF6">
              <w:rPr>
                <w:noProof/>
                <w:webHidden/>
              </w:rPr>
            </w:r>
            <w:r w:rsidR="004F2B30" w:rsidRPr="007E1CF6">
              <w:rPr>
                <w:noProof/>
                <w:webHidden/>
              </w:rPr>
              <w:fldChar w:fldCharType="separate"/>
            </w:r>
            <w:r w:rsidR="004F2B30" w:rsidRPr="007E1CF6">
              <w:rPr>
                <w:noProof/>
                <w:webHidden/>
              </w:rPr>
              <w:t>18</w:t>
            </w:r>
            <w:r w:rsidR="004F2B30" w:rsidRPr="007E1CF6">
              <w:rPr>
                <w:noProof/>
                <w:webHidden/>
              </w:rPr>
              <w:fldChar w:fldCharType="end"/>
            </w:r>
          </w:hyperlink>
        </w:p>
        <w:p w14:paraId="6EB74367" w14:textId="55D798D6" w:rsidR="004F2B30" w:rsidRPr="007E1CF6" w:rsidRDefault="00114EF3">
          <w:pPr>
            <w:pStyle w:val="T2"/>
            <w:rPr>
              <w:rFonts w:asciiTheme="minorHAnsi" w:eastAsiaTheme="minorEastAsia" w:hAnsiTheme="minorHAnsi" w:cstheme="minorBidi"/>
              <w:noProof/>
              <w:sz w:val="22"/>
              <w:szCs w:val="22"/>
            </w:rPr>
          </w:pPr>
          <w:hyperlink w:anchor="_Toc5813575" w:history="1">
            <w:r w:rsidR="004F2B30" w:rsidRPr="007E1CF6">
              <w:rPr>
                <w:rStyle w:val="Kpr"/>
                <w:noProof/>
              </w:rPr>
              <w:t>2.3</w:t>
            </w:r>
            <w:r w:rsidR="004F2B30" w:rsidRPr="007E1CF6">
              <w:rPr>
                <w:rFonts w:asciiTheme="minorHAnsi" w:eastAsiaTheme="minorEastAsia" w:hAnsiTheme="minorHAnsi" w:cstheme="minorBidi"/>
                <w:noProof/>
                <w:sz w:val="22"/>
                <w:szCs w:val="22"/>
              </w:rPr>
              <w:tab/>
            </w:r>
            <w:r w:rsidR="004F2B30" w:rsidRPr="007E1CF6">
              <w:rPr>
                <w:rStyle w:val="Kpr"/>
                <w:noProof/>
              </w:rPr>
              <w:t>What is Natural Language Processing?</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5 \h </w:instrText>
            </w:r>
            <w:r w:rsidR="004F2B30" w:rsidRPr="007E1CF6">
              <w:rPr>
                <w:noProof/>
                <w:webHidden/>
              </w:rPr>
            </w:r>
            <w:r w:rsidR="004F2B30" w:rsidRPr="007E1CF6">
              <w:rPr>
                <w:noProof/>
                <w:webHidden/>
              </w:rPr>
              <w:fldChar w:fldCharType="separate"/>
            </w:r>
            <w:r w:rsidR="004F2B30" w:rsidRPr="007E1CF6">
              <w:rPr>
                <w:noProof/>
                <w:webHidden/>
              </w:rPr>
              <w:t>19</w:t>
            </w:r>
            <w:r w:rsidR="004F2B30" w:rsidRPr="007E1CF6">
              <w:rPr>
                <w:noProof/>
                <w:webHidden/>
              </w:rPr>
              <w:fldChar w:fldCharType="end"/>
            </w:r>
          </w:hyperlink>
        </w:p>
        <w:p w14:paraId="07A1B624" w14:textId="1C8F8BBD" w:rsidR="004F2B30" w:rsidRPr="007E1CF6" w:rsidRDefault="00114EF3">
          <w:pPr>
            <w:pStyle w:val="T2"/>
            <w:rPr>
              <w:rFonts w:asciiTheme="minorHAnsi" w:eastAsiaTheme="minorEastAsia" w:hAnsiTheme="minorHAnsi" w:cstheme="minorBidi"/>
              <w:noProof/>
              <w:sz w:val="22"/>
              <w:szCs w:val="22"/>
            </w:rPr>
          </w:pPr>
          <w:hyperlink w:anchor="_Toc5813576" w:history="1">
            <w:r w:rsidR="004F2B30" w:rsidRPr="007E1CF6">
              <w:rPr>
                <w:rStyle w:val="Kpr"/>
                <w:noProof/>
              </w:rPr>
              <w:t>2.4</w:t>
            </w:r>
            <w:r w:rsidR="004F2B30" w:rsidRPr="007E1CF6">
              <w:rPr>
                <w:rFonts w:asciiTheme="minorHAnsi" w:eastAsiaTheme="minorEastAsia" w:hAnsiTheme="minorHAnsi" w:cstheme="minorBidi"/>
                <w:noProof/>
                <w:sz w:val="22"/>
                <w:szCs w:val="22"/>
              </w:rPr>
              <w:tab/>
            </w:r>
            <w:r w:rsidR="004F2B30" w:rsidRPr="007E1CF6">
              <w:rPr>
                <w:rStyle w:val="Kpr"/>
                <w:noProof/>
              </w:rPr>
              <w:t>Why do we need Natural Language Processing?</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6 \h </w:instrText>
            </w:r>
            <w:r w:rsidR="004F2B30" w:rsidRPr="007E1CF6">
              <w:rPr>
                <w:noProof/>
                <w:webHidden/>
              </w:rPr>
            </w:r>
            <w:r w:rsidR="004F2B30" w:rsidRPr="007E1CF6">
              <w:rPr>
                <w:noProof/>
                <w:webHidden/>
              </w:rPr>
              <w:fldChar w:fldCharType="separate"/>
            </w:r>
            <w:r w:rsidR="004F2B30" w:rsidRPr="007E1CF6">
              <w:rPr>
                <w:noProof/>
                <w:webHidden/>
              </w:rPr>
              <w:t>20</w:t>
            </w:r>
            <w:r w:rsidR="004F2B30" w:rsidRPr="007E1CF6">
              <w:rPr>
                <w:noProof/>
                <w:webHidden/>
              </w:rPr>
              <w:fldChar w:fldCharType="end"/>
            </w:r>
          </w:hyperlink>
        </w:p>
        <w:p w14:paraId="61D52FF5" w14:textId="0509B78E" w:rsidR="004F2B30" w:rsidRPr="007E1CF6" w:rsidRDefault="00114EF3">
          <w:pPr>
            <w:pStyle w:val="T2"/>
            <w:rPr>
              <w:rFonts w:asciiTheme="minorHAnsi" w:eastAsiaTheme="minorEastAsia" w:hAnsiTheme="minorHAnsi" w:cstheme="minorBidi"/>
              <w:noProof/>
              <w:sz w:val="22"/>
              <w:szCs w:val="22"/>
            </w:rPr>
          </w:pPr>
          <w:hyperlink w:anchor="_Toc5813577" w:history="1">
            <w:r w:rsidR="004F2B30" w:rsidRPr="007E1CF6">
              <w:rPr>
                <w:rStyle w:val="Kpr"/>
                <w:noProof/>
              </w:rPr>
              <w:t>2.5</w:t>
            </w:r>
            <w:r w:rsidR="004F2B30" w:rsidRPr="007E1CF6">
              <w:rPr>
                <w:rFonts w:asciiTheme="minorHAnsi" w:eastAsiaTheme="minorEastAsia" w:hAnsiTheme="minorHAnsi" w:cstheme="minorBidi"/>
                <w:noProof/>
                <w:sz w:val="22"/>
                <w:szCs w:val="22"/>
              </w:rPr>
              <w:tab/>
            </w:r>
            <w:r w:rsidR="004F2B30" w:rsidRPr="007E1CF6">
              <w:rPr>
                <w:rStyle w:val="Kpr"/>
                <w:noProof/>
              </w:rPr>
              <w:t>Sample Tweets Related with a Security Incident</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7 \h </w:instrText>
            </w:r>
            <w:r w:rsidR="004F2B30" w:rsidRPr="007E1CF6">
              <w:rPr>
                <w:noProof/>
                <w:webHidden/>
              </w:rPr>
            </w:r>
            <w:r w:rsidR="004F2B30" w:rsidRPr="007E1CF6">
              <w:rPr>
                <w:noProof/>
                <w:webHidden/>
              </w:rPr>
              <w:fldChar w:fldCharType="separate"/>
            </w:r>
            <w:r w:rsidR="004F2B30" w:rsidRPr="007E1CF6">
              <w:rPr>
                <w:noProof/>
                <w:webHidden/>
              </w:rPr>
              <w:t>21</w:t>
            </w:r>
            <w:r w:rsidR="004F2B30" w:rsidRPr="007E1CF6">
              <w:rPr>
                <w:noProof/>
                <w:webHidden/>
              </w:rPr>
              <w:fldChar w:fldCharType="end"/>
            </w:r>
          </w:hyperlink>
        </w:p>
        <w:p w14:paraId="4A9DC2A3" w14:textId="12D69AEB" w:rsidR="004F2B30" w:rsidRPr="007E1CF6" w:rsidRDefault="00114EF3">
          <w:pPr>
            <w:pStyle w:val="T2"/>
            <w:rPr>
              <w:rFonts w:asciiTheme="minorHAnsi" w:eastAsiaTheme="minorEastAsia" w:hAnsiTheme="minorHAnsi" w:cstheme="minorBidi"/>
              <w:noProof/>
              <w:sz w:val="22"/>
              <w:szCs w:val="22"/>
            </w:rPr>
          </w:pPr>
          <w:hyperlink w:anchor="_Toc5813578" w:history="1">
            <w:r w:rsidR="004F2B30" w:rsidRPr="007E1CF6">
              <w:rPr>
                <w:rStyle w:val="Kpr"/>
                <w:noProof/>
              </w:rPr>
              <w:t>2.6</w:t>
            </w:r>
            <w:r w:rsidR="004F2B30" w:rsidRPr="007E1CF6">
              <w:rPr>
                <w:rFonts w:asciiTheme="minorHAnsi" w:eastAsiaTheme="minorEastAsia" w:hAnsiTheme="minorHAnsi" w:cstheme="minorBidi"/>
                <w:noProof/>
                <w:sz w:val="22"/>
                <w:szCs w:val="22"/>
              </w:rPr>
              <w:tab/>
            </w:r>
            <w:r w:rsidR="004F2B30" w:rsidRPr="007E1CF6">
              <w:rPr>
                <w:rStyle w:val="Kpr"/>
                <w:noProof/>
              </w:rPr>
              <w:t>Why is NLP Hard?</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8 \h </w:instrText>
            </w:r>
            <w:r w:rsidR="004F2B30" w:rsidRPr="007E1CF6">
              <w:rPr>
                <w:noProof/>
                <w:webHidden/>
              </w:rPr>
            </w:r>
            <w:r w:rsidR="004F2B30" w:rsidRPr="007E1CF6">
              <w:rPr>
                <w:noProof/>
                <w:webHidden/>
              </w:rPr>
              <w:fldChar w:fldCharType="separate"/>
            </w:r>
            <w:r w:rsidR="004F2B30" w:rsidRPr="007E1CF6">
              <w:rPr>
                <w:noProof/>
                <w:webHidden/>
              </w:rPr>
              <w:t>23</w:t>
            </w:r>
            <w:r w:rsidR="004F2B30" w:rsidRPr="007E1CF6">
              <w:rPr>
                <w:noProof/>
                <w:webHidden/>
              </w:rPr>
              <w:fldChar w:fldCharType="end"/>
            </w:r>
          </w:hyperlink>
        </w:p>
        <w:p w14:paraId="2140D1FD" w14:textId="4D4F1F36" w:rsidR="004F2B30" w:rsidRPr="007E1CF6" w:rsidRDefault="00114EF3">
          <w:pPr>
            <w:pStyle w:val="T2"/>
            <w:rPr>
              <w:rFonts w:asciiTheme="minorHAnsi" w:eastAsiaTheme="minorEastAsia" w:hAnsiTheme="minorHAnsi" w:cstheme="minorBidi"/>
              <w:noProof/>
              <w:sz w:val="22"/>
              <w:szCs w:val="22"/>
            </w:rPr>
          </w:pPr>
          <w:hyperlink w:anchor="_Toc5813579" w:history="1">
            <w:r w:rsidR="004F2B30" w:rsidRPr="007E1CF6">
              <w:rPr>
                <w:rStyle w:val="Kpr"/>
                <w:noProof/>
              </w:rPr>
              <w:t>2.7</w:t>
            </w:r>
            <w:r w:rsidR="004F2B30" w:rsidRPr="007E1CF6">
              <w:rPr>
                <w:rFonts w:asciiTheme="minorHAnsi" w:eastAsiaTheme="minorEastAsia" w:hAnsiTheme="minorHAnsi" w:cstheme="minorBidi"/>
                <w:noProof/>
                <w:sz w:val="22"/>
                <w:szCs w:val="22"/>
              </w:rPr>
              <w:tab/>
            </w:r>
            <w:r w:rsidR="004F2B30" w:rsidRPr="007E1CF6">
              <w:rPr>
                <w:rStyle w:val="Kpr"/>
                <w:noProof/>
              </w:rPr>
              <w:t>Twitter Social Network</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79 \h </w:instrText>
            </w:r>
            <w:r w:rsidR="004F2B30" w:rsidRPr="007E1CF6">
              <w:rPr>
                <w:noProof/>
                <w:webHidden/>
              </w:rPr>
            </w:r>
            <w:r w:rsidR="004F2B30" w:rsidRPr="007E1CF6">
              <w:rPr>
                <w:noProof/>
                <w:webHidden/>
              </w:rPr>
              <w:fldChar w:fldCharType="separate"/>
            </w:r>
            <w:r w:rsidR="004F2B30" w:rsidRPr="007E1CF6">
              <w:rPr>
                <w:noProof/>
                <w:webHidden/>
              </w:rPr>
              <w:t>23</w:t>
            </w:r>
            <w:r w:rsidR="004F2B30" w:rsidRPr="007E1CF6">
              <w:rPr>
                <w:noProof/>
                <w:webHidden/>
              </w:rPr>
              <w:fldChar w:fldCharType="end"/>
            </w:r>
          </w:hyperlink>
        </w:p>
        <w:p w14:paraId="4EC4AA88" w14:textId="4825DFA1" w:rsidR="004F2B30" w:rsidRPr="007E1CF6" w:rsidRDefault="00114EF3">
          <w:pPr>
            <w:pStyle w:val="T3"/>
            <w:tabs>
              <w:tab w:val="left" w:pos="1320"/>
              <w:tab w:val="right" w:leader="dot" w:pos="8544"/>
            </w:tabs>
            <w:rPr>
              <w:rFonts w:asciiTheme="minorHAnsi" w:eastAsiaTheme="minorEastAsia" w:hAnsiTheme="minorHAnsi" w:cstheme="minorBidi"/>
              <w:noProof/>
              <w:sz w:val="22"/>
              <w:szCs w:val="22"/>
            </w:rPr>
          </w:pPr>
          <w:hyperlink w:anchor="_Toc5813580" w:history="1">
            <w:r w:rsidR="004F2B30" w:rsidRPr="007E1CF6">
              <w:rPr>
                <w:rStyle w:val="Kpr"/>
                <w:noProof/>
              </w:rPr>
              <w:t>2.7.1</w:t>
            </w:r>
            <w:r w:rsidR="004F2B30" w:rsidRPr="007E1CF6">
              <w:rPr>
                <w:rFonts w:asciiTheme="minorHAnsi" w:eastAsiaTheme="minorEastAsia" w:hAnsiTheme="minorHAnsi" w:cstheme="minorBidi"/>
                <w:noProof/>
                <w:sz w:val="22"/>
                <w:szCs w:val="22"/>
              </w:rPr>
              <w:tab/>
            </w:r>
            <w:r w:rsidR="004F2B30" w:rsidRPr="007E1CF6">
              <w:rPr>
                <w:rStyle w:val="Kpr"/>
                <w:noProof/>
              </w:rPr>
              <w:t>Mechanism and Specific Terminology</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0 \h </w:instrText>
            </w:r>
            <w:r w:rsidR="004F2B30" w:rsidRPr="007E1CF6">
              <w:rPr>
                <w:noProof/>
                <w:webHidden/>
              </w:rPr>
            </w:r>
            <w:r w:rsidR="004F2B30" w:rsidRPr="007E1CF6">
              <w:rPr>
                <w:noProof/>
                <w:webHidden/>
              </w:rPr>
              <w:fldChar w:fldCharType="separate"/>
            </w:r>
            <w:r w:rsidR="004F2B30" w:rsidRPr="007E1CF6">
              <w:rPr>
                <w:noProof/>
                <w:webHidden/>
              </w:rPr>
              <w:t>23</w:t>
            </w:r>
            <w:r w:rsidR="004F2B30" w:rsidRPr="007E1CF6">
              <w:rPr>
                <w:noProof/>
                <w:webHidden/>
              </w:rPr>
              <w:fldChar w:fldCharType="end"/>
            </w:r>
          </w:hyperlink>
        </w:p>
        <w:p w14:paraId="69CEF227" w14:textId="425BE409" w:rsidR="004F2B30" w:rsidRPr="007E1CF6" w:rsidRDefault="00114EF3">
          <w:pPr>
            <w:pStyle w:val="T3"/>
            <w:tabs>
              <w:tab w:val="left" w:pos="1320"/>
              <w:tab w:val="right" w:leader="dot" w:pos="8544"/>
            </w:tabs>
            <w:rPr>
              <w:rFonts w:asciiTheme="minorHAnsi" w:eastAsiaTheme="minorEastAsia" w:hAnsiTheme="minorHAnsi" w:cstheme="minorBidi"/>
              <w:noProof/>
              <w:sz w:val="22"/>
              <w:szCs w:val="22"/>
            </w:rPr>
          </w:pPr>
          <w:hyperlink w:anchor="_Toc5813581" w:history="1">
            <w:r w:rsidR="004F2B30" w:rsidRPr="007E1CF6">
              <w:rPr>
                <w:rStyle w:val="Kpr"/>
                <w:noProof/>
              </w:rPr>
              <w:t>2.7.2</w:t>
            </w:r>
            <w:r w:rsidR="004F2B30" w:rsidRPr="007E1CF6">
              <w:rPr>
                <w:rFonts w:asciiTheme="minorHAnsi" w:eastAsiaTheme="minorEastAsia" w:hAnsiTheme="minorHAnsi" w:cstheme="minorBidi"/>
                <w:noProof/>
                <w:sz w:val="22"/>
                <w:szCs w:val="22"/>
              </w:rPr>
              <w:tab/>
            </w:r>
            <w:r w:rsidR="004F2B30" w:rsidRPr="007E1CF6">
              <w:rPr>
                <w:rStyle w:val="Kpr"/>
                <w:noProof/>
              </w:rPr>
              <w:t>Working with Twitter Data</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1 \h </w:instrText>
            </w:r>
            <w:r w:rsidR="004F2B30" w:rsidRPr="007E1CF6">
              <w:rPr>
                <w:noProof/>
                <w:webHidden/>
              </w:rPr>
            </w:r>
            <w:r w:rsidR="004F2B30" w:rsidRPr="007E1CF6">
              <w:rPr>
                <w:noProof/>
                <w:webHidden/>
              </w:rPr>
              <w:fldChar w:fldCharType="separate"/>
            </w:r>
            <w:r w:rsidR="004F2B30" w:rsidRPr="007E1CF6">
              <w:rPr>
                <w:noProof/>
                <w:webHidden/>
              </w:rPr>
              <w:t>25</w:t>
            </w:r>
            <w:r w:rsidR="004F2B30" w:rsidRPr="007E1CF6">
              <w:rPr>
                <w:noProof/>
                <w:webHidden/>
              </w:rPr>
              <w:fldChar w:fldCharType="end"/>
            </w:r>
          </w:hyperlink>
        </w:p>
        <w:p w14:paraId="432CBEB3" w14:textId="1F35F705" w:rsidR="004F2B30" w:rsidRPr="007E1CF6" w:rsidRDefault="00114EF3">
          <w:pPr>
            <w:pStyle w:val="T3"/>
            <w:tabs>
              <w:tab w:val="left" w:pos="1320"/>
              <w:tab w:val="right" w:leader="dot" w:pos="8544"/>
            </w:tabs>
            <w:rPr>
              <w:rFonts w:asciiTheme="minorHAnsi" w:eastAsiaTheme="minorEastAsia" w:hAnsiTheme="minorHAnsi" w:cstheme="minorBidi"/>
              <w:noProof/>
              <w:sz w:val="22"/>
              <w:szCs w:val="22"/>
            </w:rPr>
          </w:pPr>
          <w:hyperlink w:anchor="_Toc5813582" w:history="1">
            <w:r w:rsidR="004F2B30" w:rsidRPr="007E1CF6">
              <w:rPr>
                <w:rStyle w:val="Kpr"/>
                <w:noProof/>
              </w:rPr>
              <w:t>2.7.3</w:t>
            </w:r>
            <w:r w:rsidR="004F2B30" w:rsidRPr="007E1CF6">
              <w:rPr>
                <w:rFonts w:asciiTheme="minorHAnsi" w:eastAsiaTheme="minorEastAsia" w:hAnsiTheme="minorHAnsi" w:cstheme="minorBidi"/>
                <w:noProof/>
                <w:sz w:val="22"/>
                <w:szCs w:val="22"/>
              </w:rPr>
              <w:tab/>
            </w:r>
            <w:r w:rsidR="004F2B30" w:rsidRPr="007E1CF6">
              <w:rPr>
                <w:rStyle w:val="Kpr"/>
                <w:noProof/>
              </w:rPr>
              <w:t>Twitter, a Social Network?</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2 \h </w:instrText>
            </w:r>
            <w:r w:rsidR="004F2B30" w:rsidRPr="007E1CF6">
              <w:rPr>
                <w:noProof/>
                <w:webHidden/>
              </w:rPr>
            </w:r>
            <w:r w:rsidR="004F2B30" w:rsidRPr="007E1CF6">
              <w:rPr>
                <w:noProof/>
                <w:webHidden/>
              </w:rPr>
              <w:fldChar w:fldCharType="separate"/>
            </w:r>
            <w:r w:rsidR="004F2B30" w:rsidRPr="007E1CF6">
              <w:rPr>
                <w:noProof/>
                <w:webHidden/>
              </w:rPr>
              <w:t>25</w:t>
            </w:r>
            <w:r w:rsidR="004F2B30" w:rsidRPr="007E1CF6">
              <w:rPr>
                <w:noProof/>
                <w:webHidden/>
              </w:rPr>
              <w:fldChar w:fldCharType="end"/>
            </w:r>
          </w:hyperlink>
        </w:p>
        <w:p w14:paraId="269CAE86" w14:textId="7F33604B" w:rsidR="004F2B30" w:rsidRPr="007E1CF6" w:rsidRDefault="00114EF3">
          <w:pPr>
            <w:pStyle w:val="T2"/>
            <w:rPr>
              <w:rFonts w:asciiTheme="minorHAnsi" w:eastAsiaTheme="minorEastAsia" w:hAnsiTheme="minorHAnsi" w:cstheme="minorBidi"/>
              <w:noProof/>
              <w:sz w:val="22"/>
              <w:szCs w:val="22"/>
            </w:rPr>
          </w:pPr>
          <w:hyperlink w:anchor="_Toc5813583" w:history="1">
            <w:r w:rsidR="004F2B30" w:rsidRPr="007E1CF6">
              <w:rPr>
                <w:rStyle w:val="Kpr"/>
                <w:noProof/>
              </w:rPr>
              <w:t>2.8</w:t>
            </w:r>
            <w:r w:rsidR="004F2B30" w:rsidRPr="007E1CF6">
              <w:rPr>
                <w:rFonts w:asciiTheme="minorHAnsi" w:eastAsiaTheme="minorEastAsia" w:hAnsiTheme="minorHAnsi" w:cstheme="minorBidi"/>
                <w:noProof/>
                <w:sz w:val="22"/>
                <w:szCs w:val="22"/>
              </w:rPr>
              <w:tab/>
            </w:r>
            <w:r w:rsidR="004F2B30" w:rsidRPr="007E1CF6">
              <w:rPr>
                <w:rStyle w:val="Kpr"/>
                <w:noProof/>
              </w:rPr>
              <w:t>Hürriyet Turkish Newspaper as a Data Source</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3 \h </w:instrText>
            </w:r>
            <w:r w:rsidR="004F2B30" w:rsidRPr="007E1CF6">
              <w:rPr>
                <w:noProof/>
                <w:webHidden/>
              </w:rPr>
            </w:r>
            <w:r w:rsidR="004F2B30" w:rsidRPr="007E1CF6">
              <w:rPr>
                <w:noProof/>
                <w:webHidden/>
              </w:rPr>
              <w:fldChar w:fldCharType="separate"/>
            </w:r>
            <w:r w:rsidR="004F2B30" w:rsidRPr="007E1CF6">
              <w:rPr>
                <w:noProof/>
                <w:webHidden/>
              </w:rPr>
              <w:t>26</w:t>
            </w:r>
            <w:r w:rsidR="004F2B30" w:rsidRPr="007E1CF6">
              <w:rPr>
                <w:noProof/>
                <w:webHidden/>
              </w:rPr>
              <w:fldChar w:fldCharType="end"/>
            </w:r>
          </w:hyperlink>
        </w:p>
        <w:p w14:paraId="63E007D2" w14:textId="3278245C" w:rsidR="004F2B30" w:rsidRPr="007E1CF6" w:rsidRDefault="00114EF3">
          <w:pPr>
            <w:pStyle w:val="T1"/>
            <w:rPr>
              <w:rFonts w:asciiTheme="minorHAnsi" w:eastAsiaTheme="minorEastAsia" w:hAnsiTheme="minorHAnsi" w:cstheme="minorBidi"/>
              <w:noProof/>
              <w:sz w:val="22"/>
              <w:szCs w:val="22"/>
            </w:rPr>
          </w:pPr>
          <w:hyperlink w:anchor="_Toc5813584" w:history="1">
            <w:r w:rsidR="004F2B30" w:rsidRPr="007E1CF6">
              <w:rPr>
                <w:rStyle w:val="Kpr"/>
                <w:noProof/>
              </w:rPr>
              <w:t>3</w:t>
            </w:r>
            <w:r w:rsidR="004F2B30" w:rsidRPr="007E1CF6">
              <w:rPr>
                <w:rFonts w:asciiTheme="minorHAnsi" w:eastAsiaTheme="minorEastAsia" w:hAnsiTheme="minorHAnsi" w:cstheme="minorBidi"/>
                <w:noProof/>
                <w:sz w:val="22"/>
                <w:szCs w:val="22"/>
              </w:rPr>
              <w:tab/>
            </w:r>
            <w:r w:rsidR="004F2B30" w:rsidRPr="007E1CF6">
              <w:rPr>
                <w:rStyle w:val="Kpr"/>
                <w:noProof/>
              </w:rPr>
              <w:t>LITERATURE REVIEW</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4 \h </w:instrText>
            </w:r>
            <w:r w:rsidR="004F2B30" w:rsidRPr="007E1CF6">
              <w:rPr>
                <w:noProof/>
                <w:webHidden/>
              </w:rPr>
            </w:r>
            <w:r w:rsidR="004F2B30" w:rsidRPr="007E1CF6">
              <w:rPr>
                <w:noProof/>
                <w:webHidden/>
              </w:rPr>
              <w:fldChar w:fldCharType="separate"/>
            </w:r>
            <w:r w:rsidR="004F2B30" w:rsidRPr="007E1CF6">
              <w:rPr>
                <w:noProof/>
                <w:webHidden/>
              </w:rPr>
              <w:t>27</w:t>
            </w:r>
            <w:r w:rsidR="004F2B30" w:rsidRPr="007E1CF6">
              <w:rPr>
                <w:noProof/>
                <w:webHidden/>
              </w:rPr>
              <w:fldChar w:fldCharType="end"/>
            </w:r>
          </w:hyperlink>
        </w:p>
        <w:p w14:paraId="2498E586" w14:textId="6CCEDFEA" w:rsidR="004F2B30" w:rsidRPr="007E1CF6" w:rsidRDefault="00114EF3">
          <w:pPr>
            <w:pStyle w:val="T1"/>
            <w:rPr>
              <w:rFonts w:asciiTheme="minorHAnsi" w:eastAsiaTheme="minorEastAsia" w:hAnsiTheme="minorHAnsi" w:cstheme="minorBidi"/>
              <w:noProof/>
              <w:sz w:val="22"/>
              <w:szCs w:val="22"/>
            </w:rPr>
          </w:pPr>
          <w:hyperlink w:anchor="_Toc5813585" w:history="1">
            <w:r w:rsidR="004F2B30" w:rsidRPr="007E1CF6">
              <w:rPr>
                <w:rStyle w:val="Kpr"/>
                <w:noProof/>
              </w:rPr>
              <w:t>4</w:t>
            </w:r>
            <w:r w:rsidR="004F2B30" w:rsidRPr="007E1CF6">
              <w:rPr>
                <w:rFonts w:asciiTheme="minorHAnsi" w:eastAsiaTheme="minorEastAsia" w:hAnsiTheme="minorHAnsi" w:cstheme="minorBidi"/>
                <w:noProof/>
                <w:sz w:val="22"/>
                <w:szCs w:val="22"/>
              </w:rPr>
              <w:tab/>
            </w:r>
            <w:r w:rsidR="004F2B30" w:rsidRPr="007E1CF6">
              <w:rPr>
                <w:rStyle w:val="Kpr"/>
                <w:noProof/>
              </w:rPr>
              <w:t>SYSTEM ARCHITECTURE AND DESIG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5 \h </w:instrText>
            </w:r>
            <w:r w:rsidR="004F2B30" w:rsidRPr="007E1CF6">
              <w:rPr>
                <w:noProof/>
                <w:webHidden/>
              </w:rPr>
            </w:r>
            <w:r w:rsidR="004F2B30" w:rsidRPr="007E1CF6">
              <w:rPr>
                <w:noProof/>
                <w:webHidden/>
              </w:rPr>
              <w:fldChar w:fldCharType="separate"/>
            </w:r>
            <w:r w:rsidR="004F2B30" w:rsidRPr="007E1CF6">
              <w:rPr>
                <w:noProof/>
                <w:webHidden/>
              </w:rPr>
              <w:t>27</w:t>
            </w:r>
            <w:r w:rsidR="004F2B30" w:rsidRPr="007E1CF6">
              <w:rPr>
                <w:noProof/>
                <w:webHidden/>
              </w:rPr>
              <w:fldChar w:fldCharType="end"/>
            </w:r>
          </w:hyperlink>
        </w:p>
        <w:p w14:paraId="18A9FE2E" w14:textId="4717ACC3" w:rsidR="004F2B30" w:rsidRPr="007E1CF6" w:rsidRDefault="00114EF3">
          <w:pPr>
            <w:pStyle w:val="T2"/>
            <w:rPr>
              <w:rFonts w:asciiTheme="minorHAnsi" w:eastAsiaTheme="minorEastAsia" w:hAnsiTheme="minorHAnsi" w:cstheme="minorBidi"/>
              <w:noProof/>
              <w:sz w:val="22"/>
              <w:szCs w:val="22"/>
            </w:rPr>
          </w:pPr>
          <w:hyperlink w:anchor="_Toc5813586" w:history="1">
            <w:r w:rsidR="004F2B30" w:rsidRPr="007E1CF6">
              <w:rPr>
                <w:rStyle w:val="Kpr"/>
                <w:noProof/>
              </w:rPr>
              <w:t>4.1</w:t>
            </w:r>
            <w:r w:rsidR="004F2B30" w:rsidRPr="007E1CF6">
              <w:rPr>
                <w:rFonts w:asciiTheme="minorHAnsi" w:eastAsiaTheme="minorEastAsia" w:hAnsiTheme="minorHAnsi" w:cstheme="minorBidi"/>
                <w:noProof/>
                <w:sz w:val="22"/>
                <w:szCs w:val="22"/>
              </w:rPr>
              <w:tab/>
            </w:r>
            <w:r w:rsidR="004F2B30" w:rsidRPr="007E1CF6">
              <w:rPr>
                <w:rStyle w:val="Kpr"/>
                <w:noProof/>
              </w:rPr>
              <w:t>Approach</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6 \h </w:instrText>
            </w:r>
            <w:r w:rsidR="004F2B30" w:rsidRPr="007E1CF6">
              <w:rPr>
                <w:noProof/>
                <w:webHidden/>
              </w:rPr>
            </w:r>
            <w:r w:rsidR="004F2B30" w:rsidRPr="007E1CF6">
              <w:rPr>
                <w:noProof/>
                <w:webHidden/>
              </w:rPr>
              <w:fldChar w:fldCharType="separate"/>
            </w:r>
            <w:r w:rsidR="004F2B30" w:rsidRPr="007E1CF6">
              <w:rPr>
                <w:noProof/>
                <w:webHidden/>
              </w:rPr>
              <w:t>27</w:t>
            </w:r>
            <w:r w:rsidR="004F2B30" w:rsidRPr="007E1CF6">
              <w:rPr>
                <w:noProof/>
                <w:webHidden/>
              </w:rPr>
              <w:fldChar w:fldCharType="end"/>
            </w:r>
          </w:hyperlink>
        </w:p>
        <w:p w14:paraId="4C88DC8A" w14:textId="54025A8B" w:rsidR="004F2B30" w:rsidRPr="007E1CF6" w:rsidRDefault="00114EF3">
          <w:pPr>
            <w:pStyle w:val="T2"/>
            <w:rPr>
              <w:rFonts w:asciiTheme="minorHAnsi" w:eastAsiaTheme="minorEastAsia" w:hAnsiTheme="minorHAnsi" w:cstheme="minorBidi"/>
              <w:noProof/>
              <w:sz w:val="22"/>
              <w:szCs w:val="22"/>
            </w:rPr>
          </w:pPr>
          <w:hyperlink w:anchor="_Toc5813587" w:history="1">
            <w:r w:rsidR="004F2B30" w:rsidRPr="007E1CF6">
              <w:rPr>
                <w:rStyle w:val="Kpr"/>
                <w:noProof/>
              </w:rPr>
              <w:t>4.2</w:t>
            </w:r>
            <w:r w:rsidR="004F2B30" w:rsidRPr="007E1CF6">
              <w:rPr>
                <w:rFonts w:asciiTheme="minorHAnsi" w:eastAsiaTheme="minorEastAsia" w:hAnsiTheme="minorHAnsi" w:cstheme="minorBidi"/>
                <w:noProof/>
                <w:sz w:val="22"/>
                <w:szCs w:val="22"/>
              </w:rPr>
              <w:tab/>
            </w:r>
            <w:r w:rsidR="004F2B30" w:rsidRPr="007E1CF6">
              <w:rPr>
                <w:rStyle w:val="Kpr"/>
                <w:noProof/>
              </w:rPr>
              <w:t>Taxonamy</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7 \h </w:instrText>
            </w:r>
            <w:r w:rsidR="004F2B30" w:rsidRPr="007E1CF6">
              <w:rPr>
                <w:noProof/>
                <w:webHidden/>
              </w:rPr>
            </w:r>
            <w:r w:rsidR="004F2B30" w:rsidRPr="007E1CF6">
              <w:rPr>
                <w:noProof/>
                <w:webHidden/>
              </w:rPr>
              <w:fldChar w:fldCharType="separate"/>
            </w:r>
            <w:r w:rsidR="004F2B30" w:rsidRPr="007E1CF6">
              <w:rPr>
                <w:noProof/>
                <w:webHidden/>
              </w:rPr>
              <w:t>27</w:t>
            </w:r>
            <w:r w:rsidR="004F2B30" w:rsidRPr="007E1CF6">
              <w:rPr>
                <w:noProof/>
                <w:webHidden/>
              </w:rPr>
              <w:fldChar w:fldCharType="end"/>
            </w:r>
          </w:hyperlink>
        </w:p>
        <w:p w14:paraId="39816BF5" w14:textId="0138D129" w:rsidR="004F2B30" w:rsidRPr="007E1CF6" w:rsidRDefault="00114EF3">
          <w:pPr>
            <w:pStyle w:val="T2"/>
            <w:rPr>
              <w:rFonts w:asciiTheme="minorHAnsi" w:eastAsiaTheme="minorEastAsia" w:hAnsiTheme="minorHAnsi" w:cstheme="minorBidi"/>
              <w:noProof/>
              <w:sz w:val="22"/>
              <w:szCs w:val="22"/>
            </w:rPr>
          </w:pPr>
          <w:hyperlink w:anchor="_Toc5813588" w:history="1">
            <w:r w:rsidR="004F2B30" w:rsidRPr="007E1CF6">
              <w:rPr>
                <w:rStyle w:val="Kpr"/>
                <w:noProof/>
              </w:rPr>
              <w:t>4.3</w:t>
            </w:r>
            <w:r w:rsidR="004F2B30" w:rsidRPr="007E1CF6">
              <w:rPr>
                <w:rFonts w:asciiTheme="minorHAnsi" w:eastAsiaTheme="minorEastAsia" w:hAnsiTheme="minorHAnsi" w:cstheme="minorBidi"/>
                <w:noProof/>
                <w:sz w:val="22"/>
                <w:szCs w:val="22"/>
              </w:rPr>
              <w:tab/>
            </w:r>
            <w:r w:rsidR="004F2B30" w:rsidRPr="007E1CF6">
              <w:rPr>
                <w:rStyle w:val="Kpr"/>
                <w:noProof/>
              </w:rPr>
              <w:t>Data Collec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8 \h </w:instrText>
            </w:r>
            <w:r w:rsidR="004F2B30" w:rsidRPr="007E1CF6">
              <w:rPr>
                <w:noProof/>
                <w:webHidden/>
              </w:rPr>
            </w:r>
            <w:r w:rsidR="004F2B30" w:rsidRPr="007E1CF6">
              <w:rPr>
                <w:noProof/>
                <w:webHidden/>
              </w:rPr>
              <w:fldChar w:fldCharType="separate"/>
            </w:r>
            <w:r w:rsidR="004F2B30" w:rsidRPr="007E1CF6">
              <w:rPr>
                <w:noProof/>
                <w:webHidden/>
              </w:rPr>
              <w:t>27</w:t>
            </w:r>
            <w:r w:rsidR="004F2B30" w:rsidRPr="007E1CF6">
              <w:rPr>
                <w:noProof/>
                <w:webHidden/>
              </w:rPr>
              <w:fldChar w:fldCharType="end"/>
            </w:r>
          </w:hyperlink>
        </w:p>
        <w:p w14:paraId="351756F8" w14:textId="09EFBA68" w:rsidR="004F2B30" w:rsidRPr="007E1CF6" w:rsidRDefault="00114EF3">
          <w:pPr>
            <w:pStyle w:val="T2"/>
            <w:rPr>
              <w:rFonts w:asciiTheme="minorHAnsi" w:eastAsiaTheme="minorEastAsia" w:hAnsiTheme="minorHAnsi" w:cstheme="minorBidi"/>
              <w:noProof/>
              <w:sz w:val="22"/>
              <w:szCs w:val="22"/>
            </w:rPr>
          </w:pPr>
          <w:hyperlink w:anchor="_Toc5813589" w:history="1">
            <w:r w:rsidR="004F2B30" w:rsidRPr="007E1CF6">
              <w:rPr>
                <w:rStyle w:val="Kpr"/>
                <w:noProof/>
              </w:rPr>
              <w:t>4.4</w:t>
            </w:r>
            <w:r w:rsidR="004F2B30" w:rsidRPr="007E1CF6">
              <w:rPr>
                <w:rFonts w:asciiTheme="minorHAnsi" w:eastAsiaTheme="minorEastAsia" w:hAnsiTheme="minorHAnsi" w:cstheme="minorBidi"/>
                <w:noProof/>
                <w:sz w:val="22"/>
                <w:szCs w:val="22"/>
              </w:rPr>
              <w:tab/>
            </w:r>
            <w:r w:rsidR="004F2B30" w:rsidRPr="007E1CF6">
              <w:rPr>
                <w:rStyle w:val="Kpr"/>
                <w:noProof/>
              </w:rPr>
              <w:t>Data Preprocessing</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89 \h </w:instrText>
            </w:r>
            <w:r w:rsidR="004F2B30" w:rsidRPr="007E1CF6">
              <w:rPr>
                <w:noProof/>
                <w:webHidden/>
              </w:rPr>
            </w:r>
            <w:r w:rsidR="004F2B30" w:rsidRPr="007E1CF6">
              <w:rPr>
                <w:noProof/>
                <w:webHidden/>
              </w:rPr>
              <w:fldChar w:fldCharType="separate"/>
            </w:r>
            <w:r w:rsidR="004F2B30" w:rsidRPr="007E1CF6">
              <w:rPr>
                <w:noProof/>
                <w:webHidden/>
              </w:rPr>
              <w:t>27</w:t>
            </w:r>
            <w:r w:rsidR="004F2B30" w:rsidRPr="007E1CF6">
              <w:rPr>
                <w:noProof/>
                <w:webHidden/>
              </w:rPr>
              <w:fldChar w:fldCharType="end"/>
            </w:r>
          </w:hyperlink>
        </w:p>
        <w:p w14:paraId="5B702E13" w14:textId="687EB04B" w:rsidR="004F2B30" w:rsidRPr="007E1CF6" w:rsidRDefault="00114EF3">
          <w:pPr>
            <w:pStyle w:val="T2"/>
            <w:rPr>
              <w:rFonts w:asciiTheme="minorHAnsi" w:eastAsiaTheme="minorEastAsia" w:hAnsiTheme="minorHAnsi" w:cstheme="minorBidi"/>
              <w:noProof/>
              <w:sz w:val="22"/>
              <w:szCs w:val="22"/>
            </w:rPr>
          </w:pPr>
          <w:hyperlink w:anchor="_Toc5813590" w:history="1">
            <w:r w:rsidR="004F2B30" w:rsidRPr="007E1CF6">
              <w:rPr>
                <w:rStyle w:val="Kpr"/>
                <w:noProof/>
              </w:rPr>
              <w:t>4.5</w:t>
            </w:r>
            <w:r w:rsidR="004F2B30" w:rsidRPr="007E1CF6">
              <w:rPr>
                <w:rFonts w:asciiTheme="minorHAnsi" w:eastAsiaTheme="minorEastAsia" w:hAnsiTheme="minorHAnsi" w:cstheme="minorBidi"/>
                <w:noProof/>
                <w:sz w:val="22"/>
                <w:szCs w:val="22"/>
              </w:rPr>
              <w:tab/>
            </w:r>
            <w:r w:rsidR="004F2B30" w:rsidRPr="007E1CF6">
              <w:rPr>
                <w:rStyle w:val="Kpr"/>
                <w:noProof/>
              </w:rPr>
              <w:t>Event Detec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0 \h </w:instrText>
            </w:r>
            <w:r w:rsidR="004F2B30" w:rsidRPr="007E1CF6">
              <w:rPr>
                <w:noProof/>
                <w:webHidden/>
              </w:rPr>
            </w:r>
            <w:r w:rsidR="004F2B30" w:rsidRPr="007E1CF6">
              <w:rPr>
                <w:noProof/>
                <w:webHidden/>
              </w:rPr>
              <w:fldChar w:fldCharType="separate"/>
            </w:r>
            <w:r w:rsidR="004F2B30" w:rsidRPr="007E1CF6">
              <w:rPr>
                <w:noProof/>
                <w:webHidden/>
              </w:rPr>
              <w:t>27</w:t>
            </w:r>
            <w:r w:rsidR="004F2B30" w:rsidRPr="007E1CF6">
              <w:rPr>
                <w:noProof/>
                <w:webHidden/>
              </w:rPr>
              <w:fldChar w:fldCharType="end"/>
            </w:r>
          </w:hyperlink>
        </w:p>
        <w:p w14:paraId="79A481C4" w14:textId="2CF0DA77" w:rsidR="004F2B30" w:rsidRPr="007E1CF6" w:rsidRDefault="00114EF3">
          <w:pPr>
            <w:pStyle w:val="T1"/>
            <w:rPr>
              <w:rFonts w:asciiTheme="minorHAnsi" w:eastAsiaTheme="minorEastAsia" w:hAnsiTheme="minorHAnsi" w:cstheme="minorBidi"/>
              <w:noProof/>
              <w:sz w:val="22"/>
              <w:szCs w:val="22"/>
            </w:rPr>
          </w:pPr>
          <w:hyperlink w:anchor="_Toc5813591" w:history="1">
            <w:r w:rsidR="004F2B30" w:rsidRPr="007E1CF6">
              <w:rPr>
                <w:rStyle w:val="Kpr"/>
                <w:noProof/>
              </w:rPr>
              <w:t>5</w:t>
            </w:r>
            <w:r w:rsidR="004F2B30" w:rsidRPr="007E1CF6">
              <w:rPr>
                <w:rFonts w:asciiTheme="minorHAnsi" w:eastAsiaTheme="minorEastAsia" w:hAnsiTheme="minorHAnsi" w:cstheme="minorBidi"/>
                <w:noProof/>
                <w:sz w:val="22"/>
                <w:szCs w:val="22"/>
              </w:rPr>
              <w:tab/>
            </w:r>
            <w:r w:rsidR="004F2B30" w:rsidRPr="007E1CF6">
              <w:rPr>
                <w:rStyle w:val="Kpr"/>
                <w:noProof/>
              </w:rPr>
              <w:t>IMPLEMANTATION AND EVALUA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1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37132780" w14:textId="06778D36" w:rsidR="004F2B30" w:rsidRPr="007E1CF6" w:rsidRDefault="00114EF3">
          <w:pPr>
            <w:pStyle w:val="T2"/>
            <w:rPr>
              <w:rFonts w:asciiTheme="minorHAnsi" w:eastAsiaTheme="minorEastAsia" w:hAnsiTheme="minorHAnsi" w:cstheme="minorBidi"/>
              <w:noProof/>
              <w:sz w:val="22"/>
              <w:szCs w:val="22"/>
            </w:rPr>
          </w:pPr>
          <w:hyperlink w:anchor="_Toc5813592" w:history="1">
            <w:r w:rsidR="004F2B30" w:rsidRPr="007E1CF6">
              <w:rPr>
                <w:rStyle w:val="Kpr"/>
                <w:noProof/>
              </w:rPr>
              <w:t>5.1</w:t>
            </w:r>
            <w:r w:rsidR="004F2B30" w:rsidRPr="007E1CF6">
              <w:rPr>
                <w:rFonts w:asciiTheme="minorHAnsi" w:eastAsiaTheme="minorEastAsia" w:hAnsiTheme="minorHAnsi" w:cstheme="minorBidi"/>
                <w:noProof/>
                <w:sz w:val="22"/>
                <w:szCs w:val="22"/>
              </w:rPr>
              <w:tab/>
            </w:r>
            <w:r w:rsidR="004F2B30" w:rsidRPr="007E1CF6">
              <w:rPr>
                <w:rStyle w:val="Kpr"/>
                <w:noProof/>
              </w:rPr>
              <w:t>Implemanta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2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74DF3788" w14:textId="2E6461D2" w:rsidR="004F2B30" w:rsidRPr="007E1CF6" w:rsidRDefault="00114EF3">
          <w:pPr>
            <w:pStyle w:val="T2"/>
            <w:rPr>
              <w:rFonts w:asciiTheme="minorHAnsi" w:eastAsiaTheme="minorEastAsia" w:hAnsiTheme="minorHAnsi" w:cstheme="minorBidi"/>
              <w:noProof/>
              <w:sz w:val="22"/>
              <w:szCs w:val="22"/>
            </w:rPr>
          </w:pPr>
          <w:hyperlink w:anchor="_Toc5813593" w:history="1">
            <w:r w:rsidR="004F2B30" w:rsidRPr="007E1CF6">
              <w:rPr>
                <w:rStyle w:val="Kpr"/>
                <w:noProof/>
              </w:rPr>
              <w:t>5.2</w:t>
            </w:r>
            <w:r w:rsidR="004F2B30" w:rsidRPr="007E1CF6">
              <w:rPr>
                <w:rFonts w:asciiTheme="minorHAnsi" w:eastAsiaTheme="minorEastAsia" w:hAnsiTheme="minorHAnsi" w:cstheme="minorBidi"/>
                <w:noProof/>
                <w:sz w:val="22"/>
                <w:szCs w:val="22"/>
              </w:rPr>
              <w:tab/>
            </w:r>
            <w:r w:rsidR="004F2B30" w:rsidRPr="007E1CF6">
              <w:rPr>
                <w:rStyle w:val="Kpr"/>
                <w:noProof/>
              </w:rPr>
              <w:t>Events Evaluat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3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32625B09" w14:textId="516A523C" w:rsidR="004F2B30" w:rsidRPr="007E1CF6" w:rsidRDefault="00114EF3">
          <w:pPr>
            <w:pStyle w:val="T3"/>
            <w:tabs>
              <w:tab w:val="left" w:pos="1320"/>
              <w:tab w:val="right" w:leader="dot" w:pos="8544"/>
            </w:tabs>
            <w:rPr>
              <w:rFonts w:asciiTheme="minorHAnsi" w:eastAsiaTheme="minorEastAsia" w:hAnsiTheme="minorHAnsi" w:cstheme="minorBidi"/>
              <w:noProof/>
              <w:sz w:val="22"/>
              <w:szCs w:val="22"/>
            </w:rPr>
          </w:pPr>
          <w:hyperlink w:anchor="_Toc5813594" w:history="1">
            <w:r w:rsidR="004F2B30" w:rsidRPr="007E1CF6">
              <w:rPr>
                <w:rStyle w:val="Kpr"/>
                <w:noProof/>
              </w:rPr>
              <w:t>5.2.1</w:t>
            </w:r>
            <w:r w:rsidR="004F2B30" w:rsidRPr="007E1CF6">
              <w:rPr>
                <w:rFonts w:asciiTheme="minorHAnsi" w:eastAsiaTheme="minorEastAsia" w:hAnsiTheme="minorHAnsi" w:cstheme="minorBidi"/>
                <w:noProof/>
                <w:sz w:val="22"/>
                <w:szCs w:val="22"/>
              </w:rPr>
              <w:tab/>
            </w:r>
            <w:r w:rsidR="004F2B30" w:rsidRPr="007E1CF6">
              <w:rPr>
                <w:rStyle w:val="Kpr"/>
                <w:noProof/>
              </w:rPr>
              <w:t>Yahoo Data Breach ie</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4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024B4137" w14:textId="3C63A1D5" w:rsidR="004F2B30" w:rsidRPr="007E1CF6" w:rsidRDefault="00114EF3">
          <w:pPr>
            <w:pStyle w:val="T1"/>
            <w:rPr>
              <w:rFonts w:asciiTheme="minorHAnsi" w:eastAsiaTheme="minorEastAsia" w:hAnsiTheme="minorHAnsi" w:cstheme="minorBidi"/>
              <w:noProof/>
              <w:sz w:val="22"/>
              <w:szCs w:val="22"/>
            </w:rPr>
          </w:pPr>
          <w:hyperlink w:anchor="_Toc5813595" w:history="1">
            <w:r w:rsidR="004F2B30" w:rsidRPr="007E1CF6">
              <w:rPr>
                <w:rStyle w:val="Kpr"/>
                <w:noProof/>
              </w:rPr>
              <w:t>6</w:t>
            </w:r>
            <w:r w:rsidR="004F2B30" w:rsidRPr="007E1CF6">
              <w:rPr>
                <w:rFonts w:asciiTheme="minorHAnsi" w:eastAsiaTheme="minorEastAsia" w:hAnsiTheme="minorHAnsi" w:cstheme="minorBidi"/>
                <w:noProof/>
                <w:sz w:val="22"/>
                <w:szCs w:val="22"/>
              </w:rPr>
              <w:tab/>
            </w:r>
            <w:r w:rsidR="004F2B30" w:rsidRPr="007E1CF6">
              <w:rPr>
                <w:rStyle w:val="Kpr"/>
                <w:noProof/>
              </w:rPr>
              <w:t>RESULT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5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1C117F66" w14:textId="0EAB3C2A" w:rsidR="004F2B30" w:rsidRPr="007E1CF6" w:rsidRDefault="00114EF3">
          <w:pPr>
            <w:pStyle w:val="T1"/>
            <w:rPr>
              <w:rFonts w:asciiTheme="minorHAnsi" w:eastAsiaTheme="minorEastAsia" w:hAnsiTheme="minorHAnsi" w:cstheme="minorBidi"/>
              <w:noProof/>
              <w:sz w:val="22"/>
              <w:szCs w:val="22"/>
            </w:rPr>
          </w:pPr>
          <w:hyperlink w:anchor="_Toc5813596" w:history="1">
            <w:r w:rsidR="004F2B30" w:rsidRPr="007E1CF6">
              <w:rPr>
                <w:rStyle w:val="Kpr"/>
                <w:noProof/>
              </w:rPr>
              <w:t>7</w:t>
            </w:r>
            <w:r w:rsidR="004F2B30" w:rsidRPr="007E1CF6">
              <w:rPr>
                <w:rFonts w:asciiTheme="minorHAnsi" w:eastAsiaTheme="minorEastAsia" w:hAnsiTheme="minorHAnsi" w:cstheme="minorBidi"/>
                <w:noProof/>
                <w:sz w:val="22"/>
                <w:szCs w:val="22"/>
              </w:rPr>
              <w:tab/>
            </w:r>
            <w:r w:rsidR="004F2B30" w:rsidRPr="007E1CF6">
              <w:rPr>
                <w:rStyle w:val="Kpr"/>
                <w:noProof/>
              </w:rPr>
              <w:t>CONCLUSION AND FUTURE WORK</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6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66512A2C" w14:textId="0755A7D0" w:rsidR="004F2B30" w:rsidRPr="007E1CF6" w:rsidRDefault="00114EF3">
          <w:pPr>
            <w:pStyle w:val="T2"/>
            <w:rPr>
              <w:rFonts w:asciiTheme="minorHAnsi" w:eastAsiaTheme="minorEastAsia" w:hAnsiTheme="minorHAnsi" w:cstheme="minorBidi"/>
              <w:noProof/>
              <w:sz w:val="22"/>
              <w:szCs w:val="22"/>
            </w:rPr>
          </w:pPr>
          <w:hyperlink w:anchor="_Toc5813597" w:history="1">
            <w:r w:rsidR="004F2B30" w:rsidRPr="007E1CF6">
              <w:rPr>
                <w:rStyle w:val="Kpr"/>
                <w:noProof/>
              </w:rPr>
              <w:t>7.1</w:t>
            </w:r>
            <w:r w:rsidR="004F2B30" w:rsidRPr="007E1CF6">
              <w:rPr>
                <w:rFonts w:asciiTheme="minorHAnsi" w:eastAsiaTheme="minorEastAsia" w:hAnsiTheme="minorHAnsi" w:cstheme="minorBidi"/>
                <w:noProof/>
                <w:sz w:val="22"/>
                <w:szCs w:val="22"/>
              </w:rPr>
              <w:tab/>
            </w:r>
            <w:r w:rsidR="004F2B30" w:rsidRPr="007E1CF6">
              <w:rPr>
                <w:rStyle w:val="Kpr"/>
                <w:noProof/>
              </w:rPr>
              <w:t>Conclusion</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7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52CBBAB7" w14:textId="6D00915B" w:rsidR="004F2B30" w:rsidRPr="007E1CF6" w:rsidRDefault="00114EF3">
          <w:pPr>
            <w:pStyle w:val="T2"/>
            <w:rPr>
              <w:rFonts w:asciiTheme="minorHAnsi" w:eastAsiaTheme="minorEastAsia" w:hAnsiTheme="minorHAnsi" w:cstheme="minorBidi"/>
              <w:noProof/>
              <w:sz w:val="22"/>
              <w:szCs w:val="22"/>
            </w:rPr>
          </w:pPr>
          <w:hyperlink w:anchor="_Toc5813598" w:history="1">
            <w:r w:rsidR="004F2B30" w:rsidRPr="007E1CF6">
              <w:rPr>
                <w:rStyle w:val="Kpr"/>
                <w:noProof/>
              </w:rPr>
              <w:t>7.2</w:t>
            </w:r>
            <w:r w:rsidR="004F2B30" w:rsidRPr="007E1CF6">
              <w:rPr>
                <w:rFonts w:asciiTheme="minorHAnsi" w:eastAsiaTheme="minorEastAsia" w:hAnsiTheme="minorHAnsi" w:cstheme="minorBidi"/>
                <w:noProof/>
                <w:sz w:val="22"/>
                <w:szCs w:val="22"/>
              </w:rPr>
              <w:tab/>
            </w:r>
            <w:r w:rsidR="004F2B30" w:rsidRPr="007E1CF6">
              <w:rPr>
                <w:rStyle w:val="Kpr"/>
                <w:noProof/>
              </w:rPr>
              <w:t>Future Work</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8 \h </w:instrText>
            </w:r>
            <w:r w:rsidR="004F2B30" w:rsidRPr="007E1CF6">
              <w:rPr>
                <w:noProof/>
                <w:webHidden/>
              </w:rPr>
            </w:r>
            <w:r w:rsidR="004F2B30" w:rsidRPr="007E1CF6">
              <w:rPr>
                <w:noProof/>
                <w:webHidden/>
              </w:rPr>
              <w:fldChar w:fldCharType="separate"/>
            </w:r>
            <w:r w:rsidR="004F2B30" w:rsidRPr="007E1CF6">
              <w:rPr>
                <w:noProof/>
                <w:webHidden/>
              </w:rPr>
              <w:t>28</w:t>
            </w:r>
            <w:r w:rsidR="004F2B30" w:rsidRPr="007E1CF6">
              <w:rPr>
                <w:noProof/>
                <w:webHidden/>
              </w:rPr>
              <w:fldChar w:fldCharType="end"/>
            </w:r>
          </w:hyperlink>
        </w:p>
        <w:p w14:paraId="6CC6EB6C" w14:textId="18C3444B" w:rsidR="004F2B30" w:rsidRPr="007E1CF6" w:rsidRDefault="00114EF3">
          <w:pPr>
            <w:pStyle w:val="T1"/>
            <w:rPr>
              <w:rFonts w:asciiTheme="minorHAnsi" w:eastAsiaTheme="minorEastAsia" w:hAnsiTheme="minorHAnsi" w:cstheme="minorBidi"/>
              <w:noProof/>
              <w:sz w:val="22"/>
              <w:szCs w:val="22"/>
            </w:rPr>
          </w:pPr>
          <w:hyperlink w:anchor="_Toc5813599" w:history="1">
            <w:r w:rsidR="004F2B30" w:rsidRPr="007E1CF6">
              <w:rPr>
                <w:rStyle w:val="Kpr"/>
                <w:noProof/>
              </w:rPr>
              <w:t>REFERENCE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599 \h </w:instrText>
            </w:r>
            <w:r w:rsidR="004F2B30" w:rsidRPr="007E1CF6">
              <w:rPr>
                <w:noProof/>
                <w:webHidden/>
              </w:rPr>
            </w:r>
            <w:r w:rsidR="004F2B30" w:rsidRPr="007E1CF6">
              <w:rPr>
                <w:noProof/>
                <w:webHidden/>
              </w:rPr>
              <w:fldChar w:fldCharType="separate"/>
            </w:r>
            <w:r w:rsidR="004F2B30" w:rsidRPr="007E1CF6">
              <w:rPr>
                <w:noProof/>
                <w:webHidden/>
              </w:rPr>
              <w:t>29</w:t>
            </w:r>
            <w:r w:rsidR="004F2B30" w:rsidRPr="007E1CF6">
              <w:rPr>
                <w:noProof/>
                <w:webHidden/>
              </w:rPr>
              <w:fldChar w:fldCharType="end"/>
            </w:r>
          </w:hyperlink>
        </w:p>
        <w:p w14:paraId="2642927C" w14:textId="077BE7F8" w:rsidR="004F2B30" w:rsidRPr="007E1CF6" w:rsidRDefault="00114EF3">
          <w:pPr>
            <w:pStyle w:val="T1"/>
            <w:rPr>
              <w:rFonts w:asciiTheme="minorHAnsi" w:eastAsiaTheme="minorEastAsia" w:hAnsiTheme="minorHAnsi" w:cstheme="minorBidi"/>
              <w:noProof/>
              <w:sz w:val="22"/>
              <w:szCs w:val="22"/>
            </w:rPr>
          </w:pPr>
          <w:hyperlink w:anchor="_Toc5813600" w:history="1">
            <w:r w:rsidR="004F2B30" w:rsidRPr="007E1CF6">
              <w:rPr>
                <w:rStyle w:val="Kpr"/>
                <w:noProof/>
              </w:rPr>
              <w:t>APPENDICES</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600 \h </w:instrText>
            </w:r>
            <w:r w:rsidR="004F2B30" w:rsidRPr="007E1CF6">
              <w:rPr>
                <w:noProof/>
                <w:webHidden/>
              </w:rPr>
            </w:r>
            <w:r w:rsidR="004F2B30" w:rsidRPr="007E1CF6">
              <w:rPr>
                <w:noProof/>
                <w:webHidden/>
              </w:rPr>
              <w:fldChar w:fldCharType="separate"/>
            </w:r>
            <w:r w:rsidR="004F2B30" w:rsidRPr="007E1CF6">
              <w:rPr>
                <w:noProof/>
                <w:webHidden/>
              </w:rPr>
              <w:t>30</w:t>
            </w:r>
            <w:r w:rsidR="004F2B30" w:rsidRPr="007E1CF6">
              <w:rPr>
                <w:noProof/>
                <w:webHidden/>
              </w:rPr>
              <w:fldChar w:fldCharType="end"/>
            </w:r>
          </w:hyperlink>
        </w:p>
        <w:p w14:paraId="62FA6973" w14:textId="02F8D7F0" w:rsidR="004F2B30" w:rsidRPr="007E1CF6" w:rsidRDefault="00114EF3">
          <w:pPr>
            <w:pStyle w:val="T1"/>
            <w:rPr>
              <w:rFonts w:asciiTheme="minorHAnsi" w:eastAsiaTheme="minorEastAsia" w:hAnsiTheme="minorHAnsi" w:cstheme="minorBidi"/>
              <w:noProof/>
              <w:sz w:val="22"/>
              <w:szCs w:val="22"/>
            </w:rPr>
          </w:pPr>
          <w:hyperlink w:anchor="_Toc5813601" w:history="1">
            <w:r w:rsidR="004F2B30" w:rsidRPr="007E1CF6">
              <w:rPr>
                <w:rStyle w:val="Kpr"/>
                <w:noProof/>
              </w:rPr>
              <w:t>APPENDIX A</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601 \h </w:instrText>
            </w:r>
            <w:r w:rsidR="004F2B30" w:rsidRPr="007E1CF6">
              <w:rPr>
                <w:noProof/>
                <w:webHidden/>
              </w:rPr>
            </w:r>
            <w:r w:rsidR="004F2B30" w:rsidRPr="007E1CF6">
              <w:rPr>
                <w:noProof/>
                <w:webHidden/>
              </w:rPr>
              <w:fldChar w:fldCharType="separate"/>
            </w:r>
            <w:r w:rsidR="004F2B30" w:rsidRPr="007E1CF6">
              <w:rPr>
                <w:noProof/>
                <w:webHidden/>
              </w:rPr>
              <w:t>30</w:t>
            </w:r>
            <w:r w:rsidR="004F2B30" w:rsidRPr="007E1CF6">
              <w:rPr>
                <w:noProof/>
                <w:webHidden/>
              </w:rPr>
              <w:fldChar w:fldCharType="end"/>
            </w:r>
          </w:hyperlink>
        </w:p>
        <w:p w14:paraId="3BAC48C7" w14:textId="26C9AC5C" w:rsidR="004F2B30" w:rsidRPr="007E1CF6" w:rsidRDefault="00114EF3">
          <w:pPr>
            <w:pStyle w:val="T1"/>
            <w:rPr>
              <w:rFonts w:asciiTheme="minorHAnsi" w:eastAsiaTheme="minorEastAsia" w:hAnsiTheme="minorHAnsi" w:cstheme="minorBidi"/>
              <w:noProof/>
              <w:sz w:val="22"/>
              <w:szCs w:val="22"/>
            </w:rPr>
          </w:pPr>
          <w:hyperlink w:anchor="_Toc5813602" w:history="1">
            <w:r w:rsidR="004F2B30" w:rsidRPr="007E1CF6">
              <w:rPr>
                <w:rStyle w:val="Kpr"/>
                <w:noProof/>
              </w:rPr>
              <w:t>APPENDIX B</w:t>
            </w:r>
            <w:r w:rsidR="004F2B30" w:rsidRPr="007E1CF6">
              <w:rPr>
                <w:noProof/>
                <w:webHidden/>
              </w:rPr>
              <w:tab/>
            </w:r>
            <w:r w:rsidR="004F2B30" w:rsidRPr="007E1CF6">
              <w:rPr>
                <w:noProof/>
                <w:webHidden/>
              </w:rPr>
              <w:fldChar w:fldCharType="begin"/>
            </w:r>
            <w:r w:rsidR="004F2B30" w:rsidRPr="007E1CF6">
              <w:rPr>
                <w:noProof/>
                <w:webHidden/>
              </w:rPr>
              <w:instrText xml:space="preserve"> PAGEREF _Toc5813602 \h </w:instrText>
            </w:r>
            <w:r w:rsidR="004F2B30" w:rsidRPr="007E1CF6">
              <w:rPr>
                <w:noProof/>
                <w:webHidden/>
              </w:rPr>
            </w:r>
            <w:r w:rsidR="004F2B30" w:rsidRPr="007E1CF6">
              <w:rPr>
                <w:noProof/>
                <w:webHidden/>
              </w:rPr>
              <w:fldChar w:fldCharType="separate"/>
            </w:r>
            <w:r w:rsidR="004F2B30" w:rsidRPr="007E1CF6">
              <w:rPr>
                <w:noProof/>
                <w:webHidden/>
              </w:rPr>
              <w:t>31</w:t>
            </w:r>
            <w:r w:rsidR="004F2B30" w:rsidRPr="007E1CF6">
              <w:rPr>
                <w:noProof/>
                <w:webHidden/>
              </w:rPr>
              <w:fldChar w:fldCharType="end"/>
            </w:r>
          </w:hyperlink>
        </w:p>
        <w:p w14:paraId="5081F17F" w14:textId="19A1F10B" w:rsidR="00A60818" w:rsidRPr="007E1CF6" w:rsidRDefault="00A60818">
          <w:pPr>
            <w:rPr>
              <w:noProof/>
            </w:rPr>
          </w:pPr>
          <w:r w:rsidRPr="007E1CF6">
            <w:rPr>
              <w:b/>
              <w:bCs/>
              <w:noProof/>
            </w:rPr>
            <w:fldChar w:fldCharType="end"/>
          </w:r>
        </w:p>
      </w:sdtContent>
    </w:sdt>
    <w:p w14:paraId="3EEBD722" w14:textId="45EAC324" w:rsidR="00814651" w:rsidRPr="007E1CF6" w:rsidRDefault="00814651" w:rsidP="00441446">
      <w:pPr>
        <w:pStyle w:val="Balk1"/>
        <w:numPr>
          <w:ilvl w:val="0"/>
          <w:numId w:val="0"/>
        </w:numPr>
        <w:jc w:val="center"/>
        <w:rPr>
          <w:noProof/>
        </w:rPr>
      </w:pPr>
      <w:bookmarkStart w:id="6" w:name="_Toc5813562"/>
      <w:r w:rsidRPr="007E1CF6">
        <w:rPr>
          <w:noProof/>
        </w:rPr>
        <w:t>LIST OF TABLES</w:t>
      </w:r>
      <w:bookmarkEnd w:id="6"/>
    </w:p>
    <w:p w14:paraId="3EEBD723" w14:textId="77777777" w:rsidR="00814651" w:rsidRPr="007E1CF6" w:rsidRDefault="00814651" w:rsidP="00814651">
      <w:pPr>
        <w:rPr>
          <w:noProof/>
        </w:rPr>
      </w:pPr>
    </w:p>
    <w:p w14:paraId="15753CDC" w14:textId="14452771" w:rsidR="000B747F" w:rsidRPr="007E1CF6" w:rsidRDefault="00814651">
      <w:pPr>
        <w:pStyle w:val="ekillerTablosu"/>
        <w:tabs>
          <w:tab w:val="right" w:leader="dot" w:pos="8544"/>
        </w:tabs>
        <w:rPr>
          <w:rFonts w:asciiTheme="minorHAnsi" w:eastAsiaTheme="minorEastAsia" w:hAnsiTheme="minorHAnsi" w:cstheme="minorBidi"/>
          <w:noProof/>
          <w:sz w:val="22"/>
          <w:szCs w:val="22"/>
          <w:lang w:eastAsia="tr-TR"/>
        </w:rPr>
      </w:pPr>
      <w:r w:rsidRPr="007E1CF6">
        <w:rPr>
          <w:b/>
          <w:noProof/>
        </w:rPr>
        <w:fldChar w:fldCharType="begin"/>
      </w:r>
      <w:r w:rsidRPr="007E1CF6">
        <w:rPr>
          <w:b/>
          <w:noProof/>
        </w:rPr>
        <w:instrText xml:space="preserve"> TOC \h \z \c "Table" </w:instrText>
      </w:r>
      <w:r w:rsidRPr="007E1CF6">
        <w:rPr>
          <w:b/>
          <w:noProof/>
        </w:rPr>
        <w:fldChar w:fldCharType="separate"/>
      </w:r>
      <w:hyperlink w:anchor="_Toc444263431" w:history="1">
        <w:r w:rsidR="000B747F" w:rsidRPr="007E1CF6">
          <w:rPr>
            <w:rStyle w:val="Kpr"/>
            <w:noProof/>
          </w:rPr>
          <w:t>Table 1: Decision Making Terminology</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1 \h </w:instrText>
        </w:r>
        <w:r w:rsidR="000B747F" w:rsidRPr="007E1CF6">
          <w:rPr>
            <w:noProof/>
            <w:webHidden/>
          </w:rPr>
        </w:r>
        <w:r w:rsidR="000B747F" w:rsidRPr="007E1CF6">
          <w:rPr>
            <w:noProof/>
            <w:webHidden/>
          </w:rPr>
          <w:fldChar w:fldCharType="separate"/>
        </w:r>
        <w:r w:rsidR="00561887" w:rsidRPr="007E1CF6">
          <w:rPr>
            <w:noProof/>
            <w:webHidden/>
          </w:rPr>
          <w:t>1</w:t>
        </w:r>
        <w:r w:rsidR="000B747F" w:rsidRPr="007E1CF6">
          <w:rPr>
            <w:noProof/>
            <w:webHidden/>
          </w:rPr>
          <w:fldChar w:fldCharType="end"/>
        </w:r>
      </w:hyperlink>
    </w:p>
    <w:p w14:paraId="4DAC9093" w14:textId="6CBC9D91" w:rsidR="000B747F" w:rsidRPr="007E1CF6" w:rsidRDefault="00114EF3">
      <w:pPr>
        <w:pStyle w:val="ekillerTablosu"/>
        <w:tabs>
          <w:tab w:val="right" w:leader="dot" w:pos="8544"/>
        </w:tabs>
        <w:rPr>
          <w:rFonts w:asciiTheme="minorHAnsi" w:eastAsiaTheme="minorEastAsia" w:hAnsiTheme="minorHAnsi" w:cstheme="minorBidi"/>
          <w:noProof/>
          <w:sz w:val="22"/>
          <w:szCs w:val="22"/>
          <w:lang w:eastAsia="tr-TR"/>
        </w:rPr>
      </w:pPr>
      <w:hyperlink w:anchor="_Toc444263432" w:history="1">
        <w:r w:rsidR="000B747F" w:rsidRPr="007E1CF6">
          <w:rPr>
            <w:rStyle w:val="Kpr"/>
            <w:noProof/>
          </w:rPr>
          <w:t>Table 2: xxxx</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2 \h </w:instrText>
        </w:r>
        <w:r w:rsidR="000B747F" w:rsidRPr="007E1CF6">
          <w:rPr>
            <w:noProof/>
            <w:webHidden/>
          </w:rPr>
        </w:r>
        <w:r w:rsidR="000B747F" w:rsidRPr="007E1CF6">
          <w:rPr>
            <w:noProof/>
            <w:webHidden/>
          </w:rPr>
          <w:fldChar w:fldCharType="separate"/>
        </w:r>
        <w:r w:rsidR="00561887" w:rsidRPr="007E1CF6">
          <w:rPr>
            <w:noProof/>
            <w:webHidden/>
          </w:rPr>
          <w:t>7</w:t>
        </w:r>
        <w:r w:rsidR="000B747F" w:rsidRPr="007E1CF6">
          <w:rPr>
            <w:noProof/>
            <w:webHidden/>
          </w:rPr>
          <w:fldChar w:fldCharType="end"/>
        </w:r>
      </w:hyperlink>
    </w:p>
    <w:p w14:paraId="3EEBD728" w14:textId="66A579DB" w:rsidR="00814651" w:rsidRPr="007E1CF6" w:rsidRDefault="00814651" w:rsidP="003F145C">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5813563"/>
      <w:r w:rsidRPr="007E1CF6">
        <w:rPr>
          <w:noProof/>
        </w:rPr>
        <w:lastRenderedPageBreak/>
        <w:t>LIST OF FIGURES</w:t>
      </w:r>
      <w:bookmarkEnd w:id="7"/>
    </w:p>
    <w:p w14:paraId="3EEBD72A" w14:textId="77777777" w:rsidR="00ED32CA" w:rsidRPr="007E1CF6" w:rsidRDefault="00ED32CA" w:rsidP="00ED32CA">
      <w:pPr>
        <w:rPr>
          <w:noProof/>
        </w:rPr>
      </w:pPr>
    </w:p>
    <w:p w14:paraId="0E1375E3" w14:textId="73D678EB" w:rsidR="00114EF3"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8" w:anchor="_Toc6236406" w:history="1">
        <w:r w:rsidR="00114EF3" w:rsidRPr="00C673FB">
          <w:rPr>
            <w:rStyle w:val="Kpr"/>
            <w:noProof/>
          </w:rPr>
          <w:t>Figure 1: Tweets in Turkish After The TurkTrust Vulnerability Announcement on 3 January 2013</w:t>
        </w:r>
        <w:r w:rsidR="00114EF3">
          <w:rPr>
            <w:noProof/>
            <w:webHidden/>
          </w:rPr>
          <w:tab/>
        </w:r>
        <w:r w:rsidR="00114EF3">
          <w:rPr>
            <w:noProof/>
            <w:webHidden/>
          </w:rPr>
          <w:fldChar w:fldCharType="begin"/>
        </w:r>
        <w:r w:rsidR="00114EF3">
          <w:rPr>
            <w:noProof/>
            <w:webHidden/>
          </w:rPr>
          <w:instrText xml:space="preserve"> PAGEREF _Toc6236406 \h </w:instrText>
        </w:r>
        <w:r w:rsidR="00114EF3">
          <w:rPr>
            <w:noProof/>
            <w:webHidden/>
          </w:rPr>
        </w:r>
        <w:r w:rsidR="00114EF3">
          <w:rPr>
            <w:noProof/>
            <w:webHidden/>
          </w:rPr>
          <w:fldChar w:fldCharType="separate"/>
        </w:r>
        <w:r w:rsidR="00114EF3">
          <w:rPr>
            <w:noProof/>
            <w:webHidden/>
          </w:rPr>
          <w:t>15</w:t>
        </w:r>
        <w:r w:rsidR="00114EF3">
          <w:rPr>
            <w:noProof/>
            <w:webHidden/>
          </w:rPr>
          <w:fldChar w:fldCharType="end"/>
        </w:r>
      </w:hyperlink>
    </w:p>
    <w:p w14:paraId="3EEBD735" w14:textId="60573EDC" w:rsidR="00814651" w:rsidRPr="007E1CF6" w:rsidRDefault="00ED32CA" w:rsidP="002C4DBE">
      <w:pPr>
        <w:spacing w:line="360" w:lineRule="auto"/>
        <w:jc w:val="center"/>
        <w:rPr>
          <w:b/>
          <w:noProof/>
        </w:rPr>
      </w:pPr>
      <w:r w:rsidRPr="007E1CF6">
        <w:rPr>
          <w:b/>
          <w:noProof/>
        </w:rPr>
        <w:fldChar w:fldCharType="end"/>
      </w:r>
    </w:p>
    <w:p w14:paraId="3EEBD736" w14:textId="77777777" w:rsidR="00814651" w:rsidRPr="007E1CF6" w:rsidRDefault="00814651">
      <w:pPr>
        <w:spacing w:after="0"/>
        <w:jc w:val="left"/>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5813564"/>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00446871"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bl>
    <w:p w14:paraId="78886B3A" w14:textId="77777777" w:rsidR="00136FCF" w:rsidRPr="007E1CF6" w:rsidRDefault="00136FCF" w:rsidP="001179A8">
      <w:pPr>
        <w:jc w:val="center"/>
        <w:rPr>
          <w:b/>
          <w:noProof/>
        </w:rPr>
        <w:sectPr w:rsidR="00136FCF" w:rsidRPr="007E1CF6" w:rsidSect="006E3460">
          <w:footerReference w:type="default" r:id="rId9"/>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7E1CF6" w:rsidRDefault="00387E10" w:rsidP="00387E10">
      <w:pPr>
        <w:jc w:val="center"/>
        <w:rPr>
          <w:b/>
          <w:noProof/>
        </w:rPr>
      </w:pPr>
    </w:p>
    <w:p w14:paraId="3F770CFD" w14:textId="77777777" w:rsidR="00387E10" w:rsidRPr="007E1CF6" w:rsidRDefault="00387E10" w:rsidP="001337F6">
      <w:pPr>
        <w:rPr>
          <w:b/>
          <w:noProof/>
        </w:rPr>
      </w:pPr>
    </w:p>
    <w:p w14:paraId="0CC1AB96" w14:textId="77777777" w:rsidR="009C37B0" w:rsidRPr="007E1CF6" w:rsidRDefault="009C37B0" w:rsidP="00387E10">
      <w:pPr>
        <w:jc w:val="center"/>
        <w:rPr>
          <w:b/>
          <w:noProof/>
        </w:rPr>
      </w:pPr>
    </w:p>
    <w:p w14:paraId="3EEBD739" w14:textId="75C58F99" w:rsidR="001179A8" w:rsidRPr="007E1CF6" w:rsidRDefault="001179A8" w:rsidP="006F34C7">
      <w:pPr>
        <w:jc w:val="center"/>
        <w:rPr>
          <w:b/>
          <w:noProof/>
        </w:rPr>
      </w:pPr>
      <w:r w:rsidRPr="007E1CF6">
        <w:rPr>
          <w:b/>
          <w:noProof/>
        </w:rPr>
        <w:t>CHAPTER 1</w:t>
      </w:r>
      <w:bookmarkStart w:id="9" w:name="_Toc487724824"/>
      <w:r w:rsidR="00814651" w:rsidRPr="007E1CF6">
        <w:rPr>
          <w:rStyle w:val="Balk1Char"/>
          <w:color w:val="FFFFFF" w:themeColor="background1"/>
        </w:rPr>
        <w:t>CHAPTER</w:t>
      </w:r>
      <w:bookmarkEnd w:id="9"/>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5813565"/>
      <w:r w:rsidRPr="007E1CF6">
        <w:rPr>
          <w:noProof/>
          <w:szCs w:val="24"/>
        </w:rPr>
        <w:t>INTRODUCTION</w:t>
      </w:r>
      <w:bookmarkEnd w:id="10"/>
    </w:p>
    <w:p w14:paraId="2ED0A052" w14:textId="0F77DE1A" w:rsidR="009A1E30" w:rsidRPr="007E1CF6" w:rsidRDefault="008A3617" w:rsidP="009A1E30">
      <w:pPr>
        <w:pStyle w:val="Balk2"/>
        <w:rPr>
          <w:noProof/>
        </w:rPr>
      </w:pPr>
      <w:bookmarkStart w:id="11" w:name="_Toc5813566"/>
      <w:r w:rsidRPr="007E1CF6">
        <w:rPr>
          <w:noProof/>
        </w:rPr>
        <w:t>Motivation</w:t>
      </w:r>
      <w:bookmarkEnd w:id="11"/>
    </w:p>
    <w:p w14:paraId="2AF0FB0A" w14:textId="2ED16D72" w:rsidR="00214B7B" w:rsidRPr="007E1CF6" w:rsidRDefault="00D3160A" w:rsidP="008276EE">
      <w:pPr>
        <w:spacing w:line="360" w:lineRule="auto"/>
        <w:rPr>
          <w:noProof/>
        </w:rPr>
      </w:pPr>
      <w:r w:rsidRPr="007E1CF6">
        <w:rPr>
          <w:noProof/>
        </w:rPr>
        <w:t>Security awareness tools helps security analysts to protect a company's sensitive and mission-critical data from being stolen, damaged or compromised by hackers.</w:t>
      </w:r>
      <w:r w:rsidR="00E5428A" w:rsidRPr="007E1CF6">
        <w:rPr>
          <w:noProof/>
        </w:rPr>
        <w:t xml:space="preserve"> </w:t>
      </w:r>
      <w:r w:rsidR="00FA79B7" w:rsidRPr="007E1CF6">
        <w:rPr>
          <w:noProof/>
        </w:rPr>
        <w:t>The delay between the disclosure and the moment when the security analyst is aware for each newly discovered vulnerability is very important.</w:t>
      </w:r>
      <w:r w:rsidR="00C50ED8" w:rsidRPr="007E1CF6">
        <w:rPr>
          <w:noProof/>
        </w:rPr>
        <w:t xml:space="preserve"> </w:t>
      </w:r>
    </w:p>
    <w:p w14:paraId="295E3200" w14:textId="77777777" w:rsidR="004D5D81" w:rsidRDefault="000B0877" w:rsidP="00FD001D">
      <w:pPr>
        <w:spacing w:line="360" w:lineRule="auto"/>
        <w:rPr>
          <w:noProof/>
          <w:lang w:val="tr-TR"/>
        </w:rPr>
      </w:pPr>
      <w:bookmarkStart w:id="12"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from this vulnerability followed Google and announced the vulnerability, shared their affected software and devices and suggested actions. After these announcements, </w:t>
      </w:r>
      <w:r w:rsidR="00583985" w:rsidRPr="007E1CF6">
        <w:rPr>
          <w:noProof/>
        </w:rPr>
        <w:t>Twitter and Turkish newspapers showed quick reaction</w:t>
      </w:r>
      <w:r w:rsidR="009768BC" w:rsidRPr="007E1CF6">
        <w:rPr>
          <w:noProof/>
        </w:rPr>
        <w:t xml:space="preserve">. As you can see in the Figure 1.1, </w:t>
      </w:r>
      <w:r w:rsidR="007E1CF6" w:rsidRPr="007E1CF6">
        <w:rPr>
          <w:noProof/>
        </w:rPr>
        <w:t xml:space="preserve">Twitter users had shared the information on the same day immediately after the announcement on 3 January 2013. </w:t>
      </w:r>
      <w:r w:rsidR="00264FD3" w:rsidRPr="00264FD3">
        <w:rPr>
          <w:noProof/>
        </w:rPr>
        <w:t>I notice that one of the profile who shar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 xml:space="preserve">This is an example of even university professors share timely and valuable informations at Twitter. </w:t>
      </w:r>
      <w:r w:rsidR="002A4676">
        <w:rPr>
          <w:noProof/>
        </w:rPr>
        <w:t>Because of</w:t>
      </w:r>
      <w:r w:rsidR="002A4676" w:rsidRPr="007E1CF6">
        <w:rPr>
          <w:noProof/>
        </w:rPr>
        <w:t xml:space="preserve"> T</w:t>
      </w:r>
      <w:r w:rsidR="00D218DA">
        <w:rPr>
          <w:noProof/>
        </w:rPr>
        <w:t>u</w:t>
      </w:r>
      <w:r w:rsidR="002A4676" w:rsidRPr="007E1CF6">
        <w:rPr>
          <w:noProof/>
        </w:rPr>
        <w:t>rkTrust directly related with Turkey, there were so many Tweet</w:t>
      </w:r>
      <w:r w:rsidR="00D218DA">
        <w:rPr>
          <w:noProof/>
        </w:rPr>
        <w:t>s in Turkish</w:t>
      </w:r>
      <w:r w:rsidR="002A4676" w:rsidRPr="007E1CF6">
        <w:rPr>
          <w:noProof/>
        </w:rPr>
        <w:t xml:space="preserve"> related with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3555B1">
        <w:rPr>
          <w:noProof/>
        </w:rPr>
        <w:t xml:space="preserve"> </w:t>
      </w:r>
      <w:r w:rsidR="003555B1" w:rsidRPr="003555B1">
        <w:rPr>
          <w:noProof/>
        </w:rPr>
        <w:t>and with nearly 9 million active users Turkey is fifth country in the list of leading countries based on number of Twitter users as of January 2019</w:t>
      </w:r>
      <w:r w:rsidR="003555B1">
        <w:rPr>
          <w:noProof/>
        </w:rPr>
        <w:t>.</w:t>
      </w:r>
      <w:r w:rsidR="003555B1">
        <w:rPr>
          <w:noProof/>
        </w:rPr>
        <w:fldChar w:fldCharType="begin" w:fldLock="1"/>
      </w:r>
      <w:r w:rsidR="003555B1">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Turkish language. </w:t>
      </w:r>
    </w:p>
    <w:p w14:paraId="291895DC" w14:textId="77777777" w:rsidR="004D5D81" w:rsidRDefault="004D5D81" w:rsidP="00FD001D">
      <w:pPr>
        <w:spacing w:line="360" w:lineRule="auto"/>
        <w:rPr>
          <w:noProof/>
          <w:lang w:val="tr-TR"/>
        </w:rPr>
      </w:pPr>
    </w:p>
    <w:p w14:paraId="03D9D3F6" w14:textId="1DCC2E56" w:rsidR="00FD001D" w:rsidRDefault="00FD001D" w:rsidP="00FD001D">
      <w:pPr>
        <w:spacing w:line="360" w:lineRule="auto"/>
        <w:rPr>
          <w:noProof/>
        </w:rPr>
      </w:pPr>
      <w:r w:rsidRPr="00FD001D">
        <w:rPr>
          <w:noProof/>
          <w:lang w:val="tr-TR"/>
        </w:rPr>
        <w:lastRenderedPageBreak/>
        <w:t xml:space="preserve">During my literature review and commercial research and products reviews, I realized that even there are </w:t>
      </w:r>
      <w:r>
        <w:rPr>
          <w:noProof/>
          <w:lang w:val="tr-TR"/>
        </w:rPr>
        <w:t>a few</w:t>
      </w:r>
      <w:r w:rsidRPr="00FD001D">
        <w:rPr>
          <w:noProof/>
          <w:lang w:val="tr-TR"/>
        </w:rPr>
        <w:t xml:space="preserve"> researches and products to focus on automatic security Event Detection, they mainly focus data mining in English language. There is no research focused on real 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any</w:t>
      </w:r>
      <w:r w:rsidR="009D1259">
        <w:rPr>
          <w:noProof/>
          <w:lang w:val="tr-TR"/>
        </w:rPr>
        <w:t xml:space="preserve"> timely information shared within Turkish language.</w:t>
      </w:r>
      <w:r w:rsidR="004D5D81">
        <w:rPr>
          <w:noProof/>
          <w:lang w:val="tr-TR"/>
        </w:rPr>
        <w:t xml:space="preserve"> These Turkish informations not much useful without automated event detection systems</w:t>
      </w:r>
      <w:r>
        <w:rPr>
          <w:noProof/>
          <w:lang w:val="tr-TR"/>
        </w:rPr>
        <w:t xml:space="preserve"> </w:t>
      </w:r>
      <w:r w:rsidR="004D5D81">
        <w:rPr>
          <w:noProof/>
          <w:lang w:val="tr-TR"/>
        </w:rPr>
        <w:t xml:space="preserve"> </w:t>
      </w:r>
      <w:r w:rsidRPr="007E1CF6">
        <w:rPr>
          <w:noProof/>
        </w:rPr>
        <w:t>Turkish tweets can be also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3D1A4DC4" w14:textId="35263EB5" w:rsidR="004D5D81" w:rsidRDefault="004D5D81" w:rsidP="00FD001D">
      <w:pPr>
        <w:spacing w:line="360" w:lineRule="auto"/>
        <w:rPr>
          <w:noProof/>
        </w:rPr>
      </w:pPr>
    </w:p>
    <w:p w14:paraId="17406BD1" w14:textId="77777777" w:rsidR="004D5D81" w:rsidRPr="004D5D81" w:rsidRDefault="004D5D81" w:rsidP="00FD001D">
      <w:pPr>
        <w:spacing w:line="360" w:lineRule="auto"/>
        <w:rPr>
          <w:noProof/>
          <w:lang w:val="tr-TR"/>
        </w:rPr>
      </w:pPr>
    </w:p>
    <w:p w14:paraId="3D0EE629" w14:textId="75B03478" w:rsidR="00755CB7" w:rsidRDefault="00755CB7" w:rsidP="00FD001D">
      <w:pPr>
        <w:spacing w:after="0"/>
        <w:jc w:val="left"/>
        <w:rPr>
          <w:noProof/>
        </w:rPr>
      </w:pPr>
    </w:p>
    <w:p w14:paraId="2E496F0A" w14:textId="66670D83" w:rsidR="002A4676" w:rsidRPr="007E1CF6" w:rsidRDefault="002A4676" w:rsidP="008276EE">
      <w:pPr>
        <w:spacing w:line="360" w:lineRule="auto"/>
      </w:pPr>
      <w:r>
        <w:rPr>
          <w:noProof/>
          <w:lang w:val="tr-TR" w:eastAsia="tr-TR"/>
        </w:rPr>
        <w:lastRenderedPageBreak/>
        <mc:AlternateContent>
          <mc:Choice Requires="wpg">
            <w:drawing>
              <wp:anchor distT="107950" distB="107950" distL="114300" distR="114300" simplePos="0" relativeHeight="251845632" behindDoc="0" locked="0" layoutInCell="1" allowOverlap="1" wp14:anchorId="1F849BAC" wp14:editId="492BFBFA">
                <wp:simplePos x="0" y="0"/>
                <wp:positionH relativeFrom="margin">
                  <wp:posOffset>-805559</wp:posOffset>
                </wp:positionH>
                <wp:positionV relativeFrom="margin">
                  <wp:posOffset>-586332</wp:posOffset>
                </wp:positionV>
                <wp:extent cx="6541135" cy="8288655"/>
                <wp:effectExtent l="0" t="19050" r="0" b="0"/>
                <wp:wrapTopAndBottom/>
                <wp:docPr id="61" name="Group 61"/>
                <wp:cNvGraphicFramePr/>
                <a:graphic xmlns:a="http://schemas.openxmlformats.org/drawingml/2006/main">
                  <a:graphicData uri="http://schemas.microsoft.com/office/word/2010/wordprocessingGroup">
                    <wpg:wgp>
                      <wpg:cNvGrpSpPr/>
                      <wpg:grpSpPr>
                        <a:xfrm>
                          <a:off x="0" y="0"/>
                          <a:ext cx="6541135" cy="8288655"/>
                          <a:chOff x="0" y="-1235178"/>
                          <a:chExt cx="5210175" cy="3054453"/>
                        </a:xfrm>
                      </wpg:grpSpPr>
                      <wps:wsp>
                        <wps:cNvPr id="57" name="Text Box 57"/>
                        <wps:cNvSpPr txBox="1"/>
                        <wps:spPr>
                          <a:xfrm>
                            <a:off x="0" y="1638300"/>
                            <a:ext cx="5210175" cy="180975"/>
                          </a:xfrm>
                          <a:prstGeom prst="rect">
                            <a:avLst/>
                          </a:prstGeom>
                          <a:solidFill>
                            <a:prstClr val="white"/>
                          </a:solidFill>
                          <a:ln>
                            <a:noFill/>
                          </a:ln>
                          <a:effectLst/>
                        </wps:spPr>
                        <wps:txbx>
                          <w:txbxContent>
                            <w:p w14:paraId="16773948" w14:textId="27586796" w:rsidR="00114EF3" w:rsidRPr="005F13E0" w:rsidRDefault="00114EF3" w:rsidP="00D218DA">
                              <w:pPr>
                                <w:pStyle w:val="ResimYazs"/>
                                <w:spacing w:line="276" w:lineRule="auto"/>
                                <w:rPr>
                                  <w:sz w:val="24"/>
                                  <w:szCs w:val="20"/>
                                </w:rPr>
                              </w:pPr>
                              <w:bookmarkStart w:id="13" w:name="_Ref439970752"/>
                              <w:bookmarkStart w:id="14" w:name="_Toc6236406"/>
                              <w:r>
                                <w:t xml:space="preserve">Figure </w:t>
                              </w:r>
                              <w:r>
                                <w:fldChar w:fldCharType="begin"/>
                              </w:r>
                              <w:r>
                                <w:instrText xml:space="preserve"> SEQ Figure \* ARABIC </w:instrText>
                              </w:r>
                              <w:r>
                                <w:fldChar w:fldCharType="separate"/>
                              </w:r>
                              <w:r>
                                <w:rPr>
                                  <w:noProof/>
                                </w:rPr>
                                <w:t>1</w:t>
                              </w:r>
                              <w:r>
                                <w:fldChar w:fldCharType="end"/>
                              </w:r>
                              <w:bookmarkEnd w:id="13"/>
                              <w:r>
                                <w:t xml:space="preserve">: </w:t>
                              </w:r>
                              <w:r w:rsidRPr="00D218DA">
                                <w:t xml:space="preserve">Tweets in Turkish After </w:t>
                              </w:r>
                              <w:proofErr w:type="gramStart"/>
                              <w:r w:rsidRPr="00D218DA">
                                <w:t>The</w:t>
                              </w:r>
                              <w:proofErr w:type="gramEnd"/>
                              <w:r w:rsidRPr="00D218DA">
                                <w:t xml:space="preserve"> </w:t>
                              </w:r>
                              <w:proofErr w:type="spellStart"/>
                              <w:r w:rsidRPr="00D218DA">
                                <w:t>TurkTrust</w:t>
                              </w:r>
                              <w:proofErr w:type="spellEnd"/>
                              <w:r w:rsidRPr="00D218DA">
                                <w:t xml:space="preserve">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0" name="Picture 6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bwMode="auto">
                          <a:xfrm>
                            <a:off x="415775" y="-1235178"/>
                            <a:ext cx="3668807" cy="283570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F849BAC" id="Group 61" o:spid="_x0000_s1026" style="position:absolute;left:0;text-align:left;margin-left:-63.45pt;margin-top:-46.15pt;width:515.05pt;height:652.65pt;z-index:251845632;mso-wrap-distance-top:8.5pt;mso-wrap-distance-bottom:8.5pt;mso-position-horizontal-relative:margin;mso-position-vertical-relative:margin;mso-width-relative:margin;mso-height-relative:margin" coordorigin=",-12351" coordsize="52101,30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">
                <v:shapetype id="_x0000_t202" coordsize="21600,21600" o:spt="202" path="m,l,21600r21600,l21600,xe">
                  <v:stroke joinstyle="miter"/>
                  <v:path gradientshapeok="t" o:connecttype="rect"/>
                </v:shapetype>
                <v:shape id="Text Box 57" o:spid="_x0000_s1027"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773948" w14:textId="27586796" w:rsidR="00114EF3" w:rsidRPr="005F13E0" w:rsidRDefault="00114EF3" w:rsidP="00D218DA">
                        <w:pPr>
                          <w:pStyle w:val="ResimYazs"/>
                          <w:spacing w:line="276" w:lineRule="auto"/>
                          <w:rPr>
                            <w:sz w:val="24"/>
                            <w:szCs w:val="20"/>
                          </w:rPr>
                        </w:pPr>
                        <w:bookmarkStart w:id="15" w:name="_Ref439970752"/>
                        <w:bookmarkStart w:id="16" w:name="_Toc6236406"/>
                        <w:r>
                          <w:t xml:space="preserve">Figure </w:t>
                        </w:r>
                        <w:r>
                          <w:fldChar w:fldCharType="begin"/>
                        </w:r>
                        <w:r>
                          <w:instrText xml:space="preserve"> SEQ Figure \* ARABIC </w:instrText>
                        </w:r>
                        <w:r>
                          <w:fldChar w:fldCharType="separate"/>
                        </w:r>
                        <w:r>
                          <w:rPr>
                            <w:noProof/>
                          </w:rPr>
                          <w:t>1</w:t>
                        </w:r>
                        <w:r>
                          <w:fldChar w:fldCharType="end"/>
                        </w:r>
                        <w:bookmarkEnd w:id="15"/>
                        <w:r>
                          <w:t xml:space="preserve">: </w:t>
                        </w:r>
                        <w:r w:rsidRPr="00D218DA">
                          <w:t xml:space="preserve">Tweets in Turkish After </w:t>
                        </w:r>
                        <w:proofErr w:type="gramStart"/>
                        <w:r w:rsidRPr="00D218DA">
                          <w:t>The</w:t>
                        </w:r>
                        <w:proofErr w:type="gramEnd"/>
                        <w:r w:rsidRPr="00D218DA">
                          <w:t xml:space="preserve"> </w:t>
                        </w:r>
                        <w:proofErr w:type="spellStart"/>
                        <w:r w:rsidRPr="00D218DA">
                          <w:t>TurkTrust</w:t>
                        </w:r>
                        <w:proofErr w:type="spellEnd"/>
                        <w:r w:rsidRPr="00D218DA">
                          <w:t xml:space="preserve"> Vulnerability Announcement on 3 January 2013</w:t>
                        </w:r>
                        <w:bookmarkEnd w:id="16"/>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4157;top:-12351;width:36688;height:28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" stroked="t" strokecolor="#d9d9d9">
                  <v:imagedata r:id="rId11" o:title=""/>
                  <v:path arrowok="t"/>
                </v:shape>
                <w10:wrap type="topAndBottom" anchorx="margin" anchory="margin"/>
              </v:group>
            </w:pict>
          </mc:Fallback>
        </mc:AlternateContent>
      </w:r>
    </w:p>
    <w:p w14:paraId="1BC079AF" w14:textId="144392C7" w:rsidR="00810D2E" w:rsidRDefault="00810D2E" w:rsidP="008276EE">
      <w:pPr>
        <w:spacing w:line="360" w:lineRule="auto"/>
      </w:pPr>
      <w:r>
        <w:lastRenderedPageBreak/>
        <w:t xml:space="preserve">Of course, social media is not only option to learn such information. </w:t>
      </w:r>
      <w:r w:rsidRPr="00810D2E">
        <w:rPr>
          <w:noProof/>
        </w:rPr>
        <w:t>The security analyst has a wide range of sources available like specialized press, blogs, forums, news agencies, newspapers and so on to gather cyber threat informations</w:t>
      </w:r>
      <w:r>
        <w:rPr>
          <w:noProof/>
        </w:rPr>
        <w:t>.</w:t>
      </w:r>
      <w:r>
        <w:t xml:space="preserve"> However, their first reference for detect such security events is generally social networks. </w:t>
      </w:r>
      <w:r w:rsidRPr="00810D2E">
        <w:t>After a trending event occurred, people increasingly share posts about it on social media.</w:t>
      </w:r>
      <w:r w:rsidR="00E04B68">
        <w:t xml:space="preserve"> </w:t>
      </w:r>
      <w:bookmarkStart w:id="17" w:name="_GoBack"/>
      <w:bookmarkEnd w:id="17"/>
    </w:p>
    <w:p w14:paraId="62D37AE2" w14:textId="372D495B" w:rsidR="004A4CF3" w:rsidRDefault="00C50ED8" w:rsidP="008276EE">
      <w:pPr>
        <w:spacing w:line="360" w:lineRule="auto"/>
        <w:rPr>
          <w:noProof/>
        </w:rPr>
      </w:pPr>
      <w:r w:rsidRPr="007E1CF6">
        <w:rPr>
          <w:noProof/>
        </w:rPr>
        <w:t>In our case, an event is a phenomenon</w:t>
      </w:r>
      <w:r w:rsidR="00435679" w:rsidRPr="007E1CF6">
        <w:rPr>
          <w:noProof/>
        </w:rPr>
        <w:t xml:space="preserve"> </w:t>
      </w:r>
      <w:r w:rsidRPr="007E1CF6">
        <w:rPr>
          <w:noProof/>
        </w:rPr>
        <w:t>happening during a certain time period which stimulates people to post about it on social media.</w:t>
      </w:r>
      <w:r w:rsidR="00435679" w:rsidRPr="007E1CF6">
        <w:rPr>
          <w:noProof/>
        </w:rPr>
        <w:t xml:space="preserve"> </w:t>
      </w:r>
      <w:r w:rsidRPr="007E1CF6">
        <w:rPr>
          <w:noProof/>
        </w:rPr>
        <w:t>For example, denial of service attacks are often first reported by users of the website or service</w:t>
      </w:r>
      <w:r w:rsidR="00435679" w:rsidRPr="007E1CF6">
        <w:rPr>
          <w:noProof/>
        </w:rPr>
        <w:t xml:space="preserve"> </w:t>
      </w:r>
      <w:r w:rsidRPr="007E1CF6">
        <w:rPr>
          <w:noProof/>
        </w:rPr>
        <w:t>under attack. Users of online social networks witnessing or participating in an event are naturally</w:t>
      </w:r>
      <w:r w:rsidR="00435679" w:rsidRPr="007E1CF6">
        <w:rPr>
          <w:noProof/>
        </w:rPr>
        <w:t xml:space="preserve"> </w:t>
      </w:r>
      <w:r w:rsidRPr="007E1CF6">
        <w:rPr>
          <w:noProof/>
        </w:rPr>
        <w:t>incentivized to discuss it on social media (e.g., tweeting “I cannot reach X website” ). Moreover,</w:t>
      </w:r>
      <w:r w:rsidR="00435679" w:rsidRPr="007E1CF6">
        <w:rPr>
          <w:noProof/>
        </w:rPr>
        <w:t xml:space="preserve"> </w:t>
      </w:r>
      <w:r w:rsidRPr="007E1CF6">
        <w:rPr>
          <w:noProof/>
        </w:rPr>
        <w:t>Twitter act as a platform where not only cybersecurity media but also mainstream media will tweet</w:t>
      </w:r>
      <w:r w:rsidR="00435679" w:rsidRPr="007E1CF6">
        <w:rPr>
          <w:noProof/>
        </w:rPr>
        <w:t xml:space="preserve"> </w:t>
      </w:r>
      <w:r w:rsidRPr="007E1CF6">
        <w:rPr>
          <w:noProof/>
        </w:rPr>
        <w:t>about ongoing events and where people can react to such events.</w:t>
      </w:r>
      <w:r w:rsidR="00435679" w:rsidRPr="007E1CF6">
        <w:rPr>
          <w:noProof/>
        </w:rPr>
        <w:t xml:space="preserve"> </w:t>
      </w:r>
      <w:r w:rsidRPr="007E1CF6">
        <w:rPr>
          <w:noProof/>
        </w:rPr>
        <w:t>Nonetheless, dealing with document such as tweets for the purpose of detecting cyber security</w:t>
      </w:r>
      <w:r w:rsidR="00435679" w:rsidRPr="007E1CF6">
        <w:rPr>
          <w:noProof/>
        </w:rPr>
        <w:t xml:space="preserve"> </w:t>
      </w:r>
      <w:r w:rsidRPr="007E1CF6">
        <w:rPr>
          <w:noProof/>
        </w:rPr>
        <w:t>related events poses a wide variety of challenges. First, in order to have a general overview of</w:t>
      </w:r>
      <w:r w:rsidR="00435679" w:rsidRPr="007E1CF6">
        <w:rPr>
          <w:noProof/>
        </w:rPr>
        <w:t xml:space="preserve"> </w:t>
      </w:r>
      <w:r w:rsidRPr="007E1CF6">
        <w:rPr>
          <w:noProof/>
        </w:rPr>
        <w:t>the current situation, the framework must be able to proceed in real-time and in a timely manner</w:t>
      </w:r>
      <w:r w:rsidR="00435679" w:rsidRPr="007E1CF6">
        <w:rPr>
          <w:noProof/>
        </w:rPr>
        <w:t xml:space="preserve"> </w:t>
      </w:r>
      <w:r w:rsidRPr="007E1CF6">
        <w:rPr>
          <w:noProof/>
        </w:rPr>
        <w:t xml:space="preserve">a </w:t>
      </w:r>
      <w:r w:rsidR="00124FF5" w:rsidRPr="007E1CF6">
        <w:rPr>
          <w:noProof/>
        </w:rPr>
        <w:t>high-volume</w:t>
      </w:r>
      <w:r w:rsidRPr="007E1CF6">
        <w:rPr>
          <w:noProof/>
        </w:rPr>
        <w:t xml:space="preserve"> data. Hence, all the algorithms used should be fast</w:t>
      </w:r>
      <w:r w:rsidR="00810D2E">
        <w:rPr>
          <w:noProof/>
        </w:rPr>
        <w:t xml:space="preserve"> and</w:t>
      </w:r>
      <w:r w:rsidRPr="007E1CF6">
        <w:rPr>
          <w:noProof/>
        </w:rPr>
        <w:t xml:space="preserve"> scalabl</w:t>
      </w:r>
      <w:r w:rsidR="00810D2E">
        <w:rPr>
          <w:noProof/>
        </w:rPr>
        <w:t>e.</w:t>
      </w:r>
    </w:p>
    <w:p w14:paraId="7DCD71C0" w14:textId="4D91D2F4" w:rsidR="00810D2E" w:rsidRDefault="00810D2E" w:rsidP="008276EE">
      <w:pPr>
        <w:spacing w:line="360" w:lineRule="auto"/>
        <w:rPr>
          <w:noProof/>
        </w:rPr>
      </w:pPr>
    </w:p>
    <w:p w14:paraId="6E56AC63" w14:textId="77777777" w:rsidR="00810D2E" w:rsidRPr="007E1CF6" w:rsidRDefault="00810D2E" w:rsidP="008276EE">
      <w:pPr>
        <w:spacing w:line="360" w:lineRule="auto"/>
        <w:rPr>
          <w:noProof/>
        </w:rPr>
      </w:pPr>
    </w:p>
    <w:p w14:paraId="78CC1763" w14:textId="0AE6EF2C" w:rsidR="004A4CF3" w:rsidRPr="007E1CF6" w:rsidRDefault="00C50ED8" w:rsidP="008276EE">
      <w:pPr>
        <w:spacing w:line="360" w:lineRule="auto"/>
        <w:rPr>
          <w:noProof/>
        </w:rPr>
      </w:pPr>
      <w:r w:rsidRPr="007E1CF6">
        <w:rPr>
          <w:noProof/>
        </w:rPr>
        <w:t>Secondly, given the nature of tweets, documents retrieved are often unusable: there is a</w:t>
      </w:r>
      <w:r w:rsidR="00435679" w:rsidRPr="007E1CF6">
        <w:rPr>
          <w:noProof/>
        </w:rPr>
        <w:t xml:space="preserve"> </w:t>
      </w:r>
      <w:r w:rsidRPr="007E1CF6">
        <w:rPr>
          <w:noProof/>
        </w:rPr>
        <w:t>lot of duplicates, off-topic, badly written and incomplete documents. As we can get very valuable</w:t>
      </w:r>
      <w:r w:rsidR="00435679" w:rsidRPr="007E1CF6">
        <w:rPr>
          <w:noProof/>
        </w:rPr>
        <w:t xml:space="preserve"> </w:t>
      </w:r>
      <w:r w:rsidRPr="007E1CF6">
        <w:rPr>
          <w:noProof/>
        </w:rPr>
        <w:t>information (e.g., information on a data breach), we can also get a lot of irrelevant information (e.g.,</w:t>
      </w:r>
      <w:r w:rsidR="00435679" w:rsidRPr="007E1CF6">
        <w:rPr>
          <w:noProof/>
        </w:rPr>
        <w:t xml:space="preserve"> </w:t>
      </w:r>
      <w:r w:rsidRPr="007E1CF6">
        <w:rPr>
          <w:noProof/>
        </w:rPr>
        <w:t xml:space="preserve">how I feel today). One of the main </w:t>
      </w:r>
      <w:r w:rsidR="00124FF5" w:rsidRPr="007E1CF6">
        <w:rPr>
          <w:noProof/>
        </w:rPr>
        <w:t>challenges</w:t>
      </w:r>
      <w:r w:rsidRPr="007E1CF6">
        <w:rPr>
          <w:noProof/>
        </w:rPr>
        <w:t xml:space="preserve"> lies in correctly filtering the noise from the retrieved</w:t>
      </w:r>
      <w:r w:rsidR="00435679" w:rsidRPr="007E1CF6">
        <w:rPr>
          <w:noProof/>
        </w:rPr>
        <w:t xml:space="preserve"> </w:t>
      </w:r>
      <w:r w:rsidRPr="007E1CF6">
        <w:rPr>
          <w:noProof/>
        </w:rPr>
        <w:t>content. Finally, the lexical field of cyber security event is growing and constantly changing which</w:t>
      </w:r>
      <w:r w:rsidR="00435679" w:rsidRPr="007E1CF6">
        <w:rPr>
          <w:noProof/>
        </w:rPr>
        <w:t xml:space="preserve"> </w:t>
      </w:r>
      <w:r w:rsidRPr="007E1CF6">
        <w:rPr>
          <w:noProof/>
        </w:rPr>
        <w:t xml:space="preserve">makes the tracking of new terminology a hard and </w:t>
      </w:r>
      <w:r w:rsidR="00124FF5" w:rsidRPr="007E1CF6">
        <w:rPr>
          <w:noProof/>
        </w:rPr>
        <w:t>time-consuming</w:t>
      </w:r>
      <w:r w:rsidRPr="007E1CF6">
        <w:rPr>
          <w:noProof/>
        </w:rPr>
        <w:t xml:space="preserve"> task. Having an autonomous</w:t>
      </w:r>
      <w:r w:rsidR="00435679" w:rsidRPr="007E1CF6">
        <w:rPr>
          <w:noProof/>
        </w:rPr>
        <w:t xml:space="preserve"> </w:t>
      </w:r>
      <w:r w:rsidRPr="007E1CF6">
        <w:rPr>
          <w:noProof/>
        </w:rPr>
        <w:t>system that leverage social network’s data for security event detection would be extremely useful</w:t>
      </w:r>
      <w:r w:rsidR="00435679" w:rsidRPr="007E1CF6">
        <w:rPr>
          <w:noProof/>
        </w:rPr>
        <w:t xml:space="preserve"> </w:t>
      </w:r>
      <w:r w:rsidRPr="007E1CF6">
        <w:rPr>
          <w:noProof/>
        </w:rPr>
        <w:t>for a security analyst. Moreover, the ability to have an evolving scope of detected cyber security</w:t>
      </w:r>
      <w:r w:rsidR="00435679" w:rsidRPr="007E1CF6">
        <w:rPr>
          <w:noProof/>
        </w:rPr>
        <w:t xml:space="preserve"> </w:t>
      </w:r>
      <w:r w:rsidRPr="007E1CF6">
        <w:rPr>
          <w:noProof/>
        </w:rPr>
        <w:t>related events represent a substantial advantage.</w:t>
      </w:r>
      <w:r w:rsidR="00435679" w:rsidRPr="007E1CF6">
        <w:rPr>
          <w:noProof/>
        </w:rPr>
        <w:t xml:space="preserve"> </w:t>
      </w:r>
    </w:p>
    <w:p w14:paraId="04903389" w14:textId="02F9B3A6" w:rsidR="0006090E" w:rsidRPr="007E1CF6" w:rsidRDefault="00C50ED8" w:rsidP="008276EE">
      <w:pPr>
        <w:spacing w:line="360" w:lineRule="auto"/>
        <w:rPr>
          <w:noProof/>
        </w:rPr>
      </w:pPr>
      <w:r w:rsidRPr="007E1CF6">
        <w:rPr>
          <w:noProof/>
        </w:rPr>
        <w:lastRenderedPageBreak/>
        <w:t xml:space="preserve">To address these challenges, </w:t>
      </w:r>
      <w:r w:rsidR="00D21C5E" w:rsidRPr="007E1CF6">
        <w:rPr>
          <w:noProof/>
        </w:rPr>
        <w:t>I</w:t>
      </w:r>
      <w:r w:rsidRPr="007E1CF6">
        <w:rPr>
          <w:noProof/>
        </w:rPr>
        <w:t xml:space="preserve"> designed and developed a </w:t>
      </w:r>
      <w:r w:rsidR="00D21C5E" w:rsidRPr="007E1CF6">
        <w:rPr>
          <w:noProof/>
        </w:rPr>
        <w:t>software system</w:t>
      </w:r>
      <w:r w:rsidRPr="007E1CF6">
        <w:rPr>
          <w:noProof/>
        </w:rPr>
        <w:t xml:space="preserve"> capable of</w:t>
      </w:r>
      <w:r w:rsidR="00435679" w:rsidRPr="007E1CF6">
        <w:rPr>
          <w:noProof/>
        </w:rPr>
        <w:t xml:space="preserve"> </w:t>
      </w:r>
      <w:r w:rsidRPr="007E1CF6">
        <w:rPr>
          <w:noProof/>
        </w:rPr>
        <w:t>detecting and monitoring cyber security related events over the Twitter</w:t>
      </w:r>
      <w:r w:rsidR="00435679" w:rsidRPr="007E1CF6">
        <w:rPr>
          <w:noProof/>
        </w:rPr>
        <w:t xml:space="preserve"> </w:t>
      </w:r>
      <w:r w:rsidRPr="007E1CF6">
        <w:rPr>
          <w:noProof/>
        </w:rPr>
        <w:t>Stream</w:t>
      </w:r>
      <w:r w:rsidR="00D73C38" w:rsidRPr="007E1CF6">
        <w:rPr>
          <w:noProof/>
        </w:rPr>
        <w:t xml:space="preserve"> in Turkish</w:t>
      </w:r>
      <w:r w:rsidRPr="007E1CF6">
        <w:rPr>
          <w:noProof/>
        </w:rPr>
        <w:t xml:space="preserve">. </w:t>
      </w:r>
      <w:r w:rsidR="00D73C38" w:rsidRPr="007E1CF6">
        <w:rPr>
          <w:noProof/>
        </w:rPr>
        <w:t xml:space="preserve">It can </w:t>
      </w:r>
      <w:r w:rsidRPr="007E1CF6">
        <w:rPr>
          <w:noProof/>
        </w:rPr>
        <w:t>technically</w:t>
      </w:r>
      <w:r w:rsidR="00435679" w:rsidRPr="007E1CF6">
        <w:rPr>
          <w:noProof/>
        </w:rPr>
        <w:t xml:space="preserve"> </w:t>
      </w:r>
      <w:r w:rsidRPr="007E1CF6">
        <w:rPr>
          <w:noProof/>
        </w:rPr>
        <w:t>process</w:t>
      </w:r>
      <w:r w:rsidR="00D73C38" w:rsidRPr="007E1CF6">
        <w:rPr>
          <w:noProof/>
        </w:rPr>
        <w:t xml:space="preserve"> </w:t>
      </w:r>
      <w:r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I added Hürriyet Turkish newspaper stream to analyze and detect security events. The software solution’s infrastructure supports adding new data resources. For example, it can be added LinkedIn, Facebook, Ekşisözlük website streams to gain more accurate results.</w:t>
      </w:r>
    </w:p>
    <w:p w14:paraId="449E2F38" w14:textId="1C829934" w:rsidR="00374BEB" w:rsidRPr="007E1CF6" w:rsidRDefault="008A3617" w:rsidP="00374BEB">
      <w:pPr>
        <w:pStyle w:val="Balk2"/>
        <w:rPr>
          <w:noProof/>
        </w:rPr>
      </w:pPr>
      <w:bookmarkStart w:id="18" w:name="_Toc5813567"/>
      <w:r w:rsidRPr="007E1CF6">
        <w:rPr>
          <w:noProof/>
        </w:rPr>
        <w:t>Problem Definition</w:t>
      </w:r>
      <w:bookmarkEnd w:id="18"/>
    </w:p>
    <w:p w14:paraId="5F63A46F" w14:textId="40AB6DD2" w:rsidR="00374BEB" w:rsidRPr="007E1CF6" w:rsidRDefault="00374BEB" w:rsidP="00374BEB">
      <w:pPr>
        <w:spacing w:line="360" w:lineRule="auto"/>
        <w:rPr>
          <w:noProof/>
        </w:rPr>
      </w:pPr>
      <w:r w:rsidRPr="007E1CF6">
        <w:rPr>
          <w:noProof/>
        </w:rPr>
        <w:t>Everyday, thousands of cyber security events happen in the world. Being able to follow all of them in real-time is humanly impossible. Moreover, in a lot of cases the delay between the moment a vulnerability is found and the moment the investigator learns about it is critical. In our case, a digital forensic is interested in knowing in real-time what are the current security events happening in the world. SONAR aims to fix this problem by giving the investigator a framework to see in real-time the cyber security events. Each event is automatically detected using social network. We choose Twitter because it’s the biggest and the easier to access as well as for his uniqueness, meaning how information/news and chatter are tied together. In order to extract as much information from Twitter as possible, we choose to retrieve tweets per keywords. This gives us up to 1% of relevant tweets.</w:t>
      </w:r>
    </w:p>
    <w:p w14:paraId="5427DB1C" w14:textId="0BA0F8EB" w:rsidR="009A1E30" w:rsidRPr="007E1CF6" w:rsidRDefault="00E214B1" w:rsidP="00E214B1">
      <w:pPr>
        <w:pStyle w:val="Balk2"/>
        <w:rPr>
          <w:noProof/>
        </w:rPr>
      </w:pPr>
      <w:bookmarkStart w:id="19" w:name="_Toc5813568"/>
      <w:r w:rsidRPr="007E1CF6">
        <w:rPr>
          <w:noProof/>
        </w:rPr>
        <w:t>Objectives</w:t>
      </w:r>
      <w:bookmarkEnd w:id="19"/>
    </w:p>
    <w:p w14:paraId="2808B955" w14:textId="77777777" w:rsidR="00374BEB" w:rsidRPr="007E1CF6" w:rsidRDefault="00374BEB" w:rsidP="00374BEB">
      <w:pPr>
        <w:rPr>
          <w:noProof/>
        </w:rPr>
      </w:pPr>
      <w:r w:rsidRPr="007E1CF6">
        <w:rPr>
          <w:noProof/>
        </w:rPr>
        <w:t>Regarding the previously stated problems, we define here the objectives that we wish to achieve.</w:t>
      </w:r>
    </w:p>
    <w:p w14:paraId="71BAAF51" w14:textId="77777777" w:rsidR="00374BEB" w:rsidRPr="007E1CF6" w:rsidRDefault="00374BEB" w:rsidP="00374BEB">
      <w:pPr>
        <w:rPr>
          <w:noProof/>
        </w:rPr>
      </w:pPr>
      <w:r w:rsidRPr="007E1CF6">
        <w:rPr>
          <w:noProof/>
        </w:rPr>
        <w:t>In particular, this thesis aims at:</w:t>
      </w:r>
    </w:p>
    <w:p w14:paraId="24AB1938" w14:textId="5E38A1C6" w:rsidR="00374BEB" w:rsidRPr="007E1CF6" w:rsidRDefault="00374BEB" w:rsidP="00374BEB">
      <w:pPr>
        <w:rPr>
          <w:noProof/>
        </w:rPr>
      </w:pPr>
      <w:r w:rsidRPr="007E1CF6">
        <w:rPr>
          <w:noProof/>
        </w:rPr>
        <w:t>Conducting a comparative study of the state-of-the-art techniques in real-time event detection in Twitter</w:t>
      </w:r>
    </w:p>
    <w:p w14:paraId="52F338F5" w14:textId="77777777" w:rsidR="00374BEB" w:rsidRPr="007E1CF6" w:rsidRDefault="00374BEB" w:rsidP="00374BEB">
      <w:pPr>
        <w:rPr>
          <w:noProof/>
        </w:rPr>
      </w:pPr>
      <w:r w:rsidRPr="007E1CF6">
        <w:rPr>
          <w:noProof/>
        </w:rPr>
        <w:t>Elaborating a framework for cyber security events detection in Twitter</w:t>
      </w:r>
    </w:p>
    <w:p w14:paraId="57DCF102" w14:textId="77777777" w:rsidR="00374BEB" w:rsidRPr="007E1CF6" w:rsidRDefault="00374BEB" w:rsidP="00374BEB">
      <w:pPr>
        <w:rPr>
          <w:noProof/>
        </w:rPr>
      </w:pPr>
      <w:r w:rsidRPr="007E1CF6">
        <w:rPr>
          <w:noProof/>
        </w:rPr>
        <w:t>Designing and implementing the proposed framework</w:t>
      </w:r>
    </w:p>
    <w:p w14:paraId="397A0ADD" w14:textId="5216CA0B" w:rsidR="00374BEB" w:rsidRPr="007E1CF6" w:rsidRDefault="00374BEB" w:rsidP="00374BEB">
      <w:pPr>
        <w:rPr>
          <w:noProof/>
        </w:rPr>
      </w:pPr>
      <w:r w:rsidRPr="007E1CF6">
        <w:rPr>
          <w:noProof/>
        </w:rPr>
        <w:lastRenderedPageBreak/>
        <w:t>Validating the proposed approach using several detected events</w:t>
      </w:r>
    </w:p>
    <w:p w14:paraId="0B7D6A2A" w14:textId="7C55C595" w:rsidR="00E214B1" w:rsidRPr="007E1CF6" w:rsidRDefault="00E214B1" w:rsidP="00E214B1">
      <w:pPr>
        <w:pStyle w:val="Balk2"/>
        <w:rPr>
          <w:noProof/>
        </w:rPr>
      </w:pPr>
      <w:bookmarkStart w:id="20" w:name="_Toc5813569"/>
      <w:r w:rsidRPr="007E1CF6">
        <w:rPr>
          <w:noProof/>
        </w:rPr>
        <w:t>Contributions</w:t>
      </w:r>
      <w:r w:rsidR="006F34C7" w:rsidRPr="007E1CF6">
        <w:rPr>
          <w:noProof/>
        </w:rPr>
        <w:t xml:space="preserve"> of the Thesis</w:t>
      </w:r>
      <w:bookmarkEnd w:id="20"/>
    </w:p>
    <w:p w14:paraId="58391E16" w14:textId="77777777" w:rsidR="00153F19" w:rsidRPr="007E1CF6" w:rsidRDefault="00153F19" w:rsidP="00153F19">
      <w:pPr>
        <w:rPr>
          <w:noProof/>
        </w:rPr>
      </w:pPr>
      <w:r w:rsidRPr="007E1CF6">
        <w:rPr>
          <w:noProof/>
        </w:rPr>
        <w:t>This section list the main contributions of this thesis regarding the objectives stated above. Our</w:t>
      </w:r>
    </w:p>
    <w:p w14:paraId="224404F1" w14:textId="77777777" w:rsidR="00153F19" w:rsidRPr="007E1CF6" w:rsidRDefault="00153F19" w:rsidP="00153F19">
      <w:pPr>
        <w:rPr>
          <w:noProof/>
        </w:rPr>
      </w:pPr>
      <w:r w:rsidRPr="007E1CF6">
        <w:rPr>
          <w:noProof/>
        </w:rPr>
        <w:t>contributions in this thesis are the following:</w:t>
      </w:r>
    </w:p>
    <w:p w14:paraId="267E536A" w14:textId="77777777" w:rsidR="00153F19" w:rsidRPr="007E1CF6" w:rsidRDefault="00153F19" w:rsidP="00153F19">
      <w:pPr>
        <w:rPr>
          <w:noProof/>
        </w:rPr>
      </w:pPr>
      <w:r w:rsidRPr="007E1CF6">
        <w:rPr>
          <w:noProof/>
        </w:rPr>
        <w:t>The design of a novel, automatic, self-learned, cyber security event detection framework from</w:t>
      </w:r>
    </w:p>
    <w:p w14:paraId="5752D662" w14:textId="77777777" w:rsidR="00153F19" w:rsidRPr="007E1CF6" w:rsidRDefault="00153F19" w:rsidP="00153F19">
      <w:pPr>
        <w:rPr>
          <w:noProof/>
        </w:rPr>
      </w:pPr>
      <w:r w:rsidRPr="007E1CF6">
        <w:rPr>
          <w:noProof/>
        </w:rPr>
        <w:t>social media feeds</w:t>
      </w:r>
    </w:p>
    <w:p w14:paraId="6E9333AA" w14:textId="47F8F47E" w:rsidR="00153F19" w:rsidRPr="007E1CF6" w:rsidRDefault="00153F19" w:rsidP="00153F19">
      <w:pPr>
        <w:rPr>
          <w:noProof/>
        </w:rPr>
      </w:pPr>
      <w:r w:rsidRPr="007E1CF6">
        <w:rPr>
          <w:noProof/>
        </w:rPr>
        <w:t>A self-learned keywords mechanism based on word embedding to discover new relevant keywords over a corpus of short documents</w:t>
      </w:r>
    </w:p>
    <w:p w14:paraId="20320143" w14:textId="77777777" w:rsidR="00153F19" w:rsidRPr="007E1CF6" w:rsidRDefault="00153F19" w:rsidP="00153F19">
      <w:pPr>
        <w:rPr>
          <w:noProof/>
        </w:rPr>
      </w:pPr>
      <w:r w:rsidRPr="007E1CF6">
        <w:rPr>
          <w:noProof/>
        </w:rPr>
        <w:t>The development and implementation of this framework</w:t>
      </w:r>
    </w:p>
    <w:p w14:paraId="0189E8A2" w14:textId="74A99F6E" w:rsidR="00153F19" w:rsidRPr="007E1CF6" w:rsidRDefault="00153F19" w:rsidP="00153F19">
      <w:pPr>
        <w:rPr>
          <w:noProof/>
        </w:rPr>
      </w:pPr>
      <w:r w:rsidRPr="007E1CF6">
        <w:rPr>
          <w:noProof/>
        </w:rPr>
        <w:t>The evaluation of SONAR on 12 months of Twitter data demonstrating the effectiveness of the tool</w:t>
      </w:r>
    </w:p>
    <w:p w14:paraId="5A3FA1F6" w14:textId="30820251" w:rsidR="006F34C7" w:rsidRPr="007E1CF6" w:rsidRDefault="006F34C7" w:rsidP="006F34C7">
      <w:pPr>
        <w:pStyle w:val="Balk2"/>
        <w:rPr>
          <w:noProof/>
        </w:rPr>
      </w:pPr>
      <w:bookmarkStart w:id="21" w:name="_Toc5813570"/>
      <w:r w:rsidRPr="007E1CF6">
        <w:rPr>
          <w:noProof/>
        </w:rPr>
        <w:t>Use Cases</w:t>
      </w:r>
      <w:bookmarkEnd w:id="21"/>
    </w:p>
    <w:p w14:paraId="069FB8C4" w14:textId="166FB1B1" w:rsidR="00153F19" w:rsidRPr="007E1CF6" w:rsidRDefault="00153F19" w:rsidP="00153F19">
      <w:pPr>
        <w:spacing w:line="360" w:lineRule="auto"/>
        <w:rPr>
          <w:noProof/>
        </w:rPr>
      </w:pPr>
      <w:r w:rsidRPr="007E1CF6">
        <w:rPr>
          <w:noProof/>
        </w:rPr>
        <w:t>A cyber security situation awareness tool provides to the expert a situation awareness capability on what is currently happening in the cyberspace and prioritize their actions toward the new threat. In addition, it is a tool for forensics to observe the chronology of cyber threats on social media and identify potential suspects (for example the first person talking about a newly data breach or malware). Finally, it is a very convenient tool for security teams as it can help them protecting their organization from newly discovered vulnerabilities.</w:t>
      </w:r>
    </w:p>
    <w:p w14:paraId="73EB9937" w14:textId="46D95F53" w:rsidR="006F34C7" w:rsidRPr="007E1CF6" w:rsidRDefault="006F34C7" w:rsidP="006F34C7">
      <w:pPr>
        <w:pStyle w:val="Balk2"/>
        <w:rPr>
          <w:noProof/>
        </w:rPr>
      </w:pPr>
      <w:bookmarkStart w:id="22" w:name="_Toc5813571"/>
      <w:r w:rsidRPr="007E1CF6">
        <w:rPr>
          <w:noProof/>
        </w:rPr>
        <w:t>Outline</w:t>
      </w:r>
      <w:bookmarkEnd w:id="22"/>
    </w:p>
    <w:p w14:paraId="32936D58" w14:textId="4A38D9A6" w:rsidR="00495D05" w:rsidRPr="007E1CF6" w:rsidRDefault="00153F19" w:rsidP="00153F19">
      <w:pPr>
        <w:spacing w:line="360" w:lineRule="auto"/>
        <w:rPr>
          <w:noProof/>
        </w:rPr>
      </w:pPr>
      <w:r w:rsidRPr="007E1CF6">
        <w:rPr>
          <w:noProof/>
        </w:rPr>
        <w:t>The remainder of the thesis is structured as follows. In Chapter 2, we discuss the related work and background knowledge used for this work. Then, in Chapter 3, we detail the architecture and design of our solution. Finally, in Chapter 4 we implement it and evaluate the performance of SONAR before presenting concluding remarks in Chapter 5.</w:t>
      </w:r>
    </w:p>
    <w:p w14:paraId="5CD68FA0" w14:textId="77777777" w:rsidR="00495D05" w:rsidRPr="007E1CF6" w:rsidRDefault="00495D05" w:rsidP="00B82E51">
      <w:pPr>
        <w:rPr>
          <w:noProof/>
        </w:rPr>
      </w:pPr>
    </w:p>
    <w:p w14:paraId="4EADDA15" w14:textId="35CE70B1" w:rsidR="001337F6" w:rsidRPr="007E1CF6" w:rsidRDefault="00F556E3">
      <w:pPr>
        <w:spacing w:after="0"/>
        <w:jc w:val="left"/>
        <w:rPr>
          <w:noProof/>
        </w:rPr>
      </w:pPr>
      <w:r w:rsidRPr="007E1CF6">
        <w:rPr>
          <w:noProof/>
        </w:rPr>
        <w:br w:type="page"/>
      </w:r>
    </w:p>
    <w:p w14:paraId="698E4C03" w14:textId="2572C634" w:rsidR="00F556E3" w:rsidRPr="007E1CF6" w:rsidRDefault="00F556E3">
      <w:pPr>
        <w:spacing w:after="0"/>
        <w:jc w:val="left"/>
        <w:rPr>
          <w:noProof/>
        </w:rPr>
      </w:pPr>
    </w:p>
    <w:p w14:paraId="2AE2C060" w14:textId="397436F8" w:rsidR="00387E10" w:rsidRPr="007E1CF6" w:rsidRDefault="00387E10" w:rsidP="001337F6">
      <w:pPr>
        <w:rPr>
          <w:b/>
          <w:noProof/>
        </w:rPr>
      </w:pPr>
    </w:p>
    <w:p w14:paraId="4CBCD974" w14:textId="2CF81E8A" w:rsidR="00387E10" w:rsidRPr="007E1CF6" w:rsidRDefault="00387E10" w:rsidP="00387E10">
      <w:pPr>
        <w:jc w:val="center"/>
        <w:rPr>
          <w:b/>
          <w:noProof/>
        </w:rPr>
      </w:pPr>
    </w:p>
    <w:p w14:paraId="3EEBD751" w14:textId="3DB208FB" w:rsidR="00F556E3" w:rsidRPr="007E1CF6" w:rsidRDefault="00F556E3" w:rsidP="00387E10">
      <w:pPr>
        <w:jc w:val="center"/>
        <w:rPr>
          <w:b/>
          <w:noProof/>
        </w:rPr>
      </w:pPr>
      <w:r w:rsidRPr="007E1CF6">
        <w:rPr>
          <w:b/>
          <w:noProof/>
        </w:rPr>
        <w:t>CHAPTER 2</w:t>
      </w:r>
    </w:p>
    <w:p w14:paraId="720F5CD9" w14:textId="77777777" w:rsidR="00C90341" w:rsidRPr="007E1CF6" w:rsidRDefault="00C90341" w:rsidP="00387E10">
      <w:pPr>
        <w:jc w:val="cente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3" w:name="_Toc5813572"/>
      <w:r w:rsidRPr="007E1CF6">
        <w:rPr>
          <w:noProof/>
          <w:szCs w:val="24"/>
        </w:rPr>
        <w:t>BACKGROUND INFORMATION</w:t>
      </w:r>
      <w:bookmarkEnd w:id="23"/>
    </w:p>
    <w:p w14:paraId="6BF8906D" w14:textId="2196653E" w:rsidR="00D34556" w:rsidRPr="007E1CF6" w:rsidRDefault="00542B1E" w:rsidP="00542B1E">
      <w:pPr>
        <w:pStyle w:val="Balk2"/>
        <w:rPr>
          <w:noProof/>
        </w:rPr>
      </w:pPr>
      <w:bookmarkStart w:id="24" w:name="_Toc5813573"/>
      <w:r w:rsidRPr="007E1CF6">
        <w:rPr>
          <w:noProof/>
        </w:rPr>
        <w:t>What is anInformation Security Analyst?</w:t>
      </w:r>
      <w:bookmarkEnd w:id="24"/>
    </w:p>
    <w:p w14:paraId="7A1CDDAF" w14:textId="77777777" w:rsidR="009B6278" w:rsidRPr="007E1CF6" w:rsidRDefault="009B6278" w:rsidP="00153F19">
      <w:pPr>
        <w:spacing w:line="360" w:lineRule="auto"/>
        <w:rPr>
          <w:noProof/>
        </w:rPr>
      </w:pPr>
      <w:r w:rsidRPr="007E1CF6">
        <w:rPr>
          <w:noProof/>
        </w:rPr>
        <w:t>An information security analyst is someone who takes measures to protect a company's sensitive and mission-critical data, staying one step ahead of cyber attackers. They do this by coming up with innovative solutions to prevent critical information from being stolen, damaged or compromised by hackers.</w:t>
      </w:r>
    </w:p>
    <w:p w14:paraId="4071821A" w14:textId="77777777" w:rsidR="009B6278" w:rsidRPr="007E1CF6" w:rsidRDefault="009B6278" w:rsidP="00153F19">
      <w:pPr>
        <w:spacing w:line="360" w:lineRule="auto"/>
        <w:rPr>
          <w:noProof/>
        </w:rPr>
      </w:pPr>
      <w:r w:rsidRPr="007E1CF6">
        <w:rPr>
          <w:noProof/>
        </w:rPr>
        <w:t>Note the differences between a Security Analyst and a Security Administrator:</w:t>
      </w:r>
    </w:p>
    <w:p w14:paraId="5D98FF47" w14:textId="77777777" w:rsidR="009B6278" w:rsidRPr="007E1CF6" w:rsidRDefault="009B6278" w:rsidP="00153F19">
      <w:pPr>
        <w:pStyle w:val="ListeParagraf"/>
        <w:numPr>
          <w:ilvl w:val="0"/>
          <w:numId w:val="39"/>
        </w:numPr>
        <w:spacing w:line="360" w:lineRule="auto"/>
        <w:rPr>
          <w:noProof/>
        </w:rPr>
      </w:pPr>
      <w:r w:rsidRPr="007E1CF6">
        <w:rPr>
          <w:noProof/>
        </w:rPr>
        <w:t>Security Analysts - are responsible for analyzing data and recommending changes to higher ups, but do not authorize and implement changes. Their main job is keeping attackers out.</w:t>
      </w:r>
    </w:p>
    <w:p w14:paraId="51862CD8" w14:textId="77777777" w:rsidR="009B6278" w:rsidRPr="007E1CF6" w:rsidRDefault="009B6278" w:rsidP="00153F19">
      <w:pPr>
        <w:pStyle w:val="ListeParagraf"/>
        <w:numPr>
          <w:ilvl w:val="0"/>
          <w:numId w:val="39"/>
        </w:numPr>
        <w:spacing w:line="360" w:lineRule="auto"/>
        <w:rPr>
          <w:noProof/>
        </w:rPr>
      </w:pPr>
      <w:r w:rsidRPr="007E1CF6">
        <w:rPr>
          <w:noProof/>
        </w:rPr>
        <w:t>Security Administrators - ensure that systems are working as designed by making changes, applying patches and setting up new admin users. Their main job is keeping systems up.</w:t>
      </w:r>
    </w:p>
    <w:p w14:paraId="7F7D62EF" w14:textId="77777777" w:rsidR="009B6278" w:rsidRPr="007E1CF6" w:rsidRDefault="009B6278" w:rsidP="000B7E6A">
      <w:pPr>
        <w:pStyle w:val="ListeParagraf"/>
        <w:rPr>
          <w:noProof/>
        </w:rPr>
      </w:pPr>
    </w:p>
    <w:p w14:paraId="25A70546" w14:textId="113595EF" w:rsidR="0087739F" w:rsidRPr="007E1CF6" w:rsidRDefault="009B6278" w:rsidP="00C90E55">
      <w:pPr>
        <w:pStyle w:val="Balk2"/>
        <w:rPr>
          <w:noProof/>
        </w:rPr>
      </w:pPr>
      <w:bookmarkStart w:id="25" w:name="_Toc5813574"/>
      <w:r w:rsidRPr="007E1CF6">
        <w:rPr>
          <w:noProof/>
        </w:rPr>
        <w:t>What does an Information Security Analyst do?</w:t>
      </w:r>
      <w:bookmarkEnd w:id="25"/>
    </w:p>
    <w:p w14:paraId="098D0D98" w14:textId="2EB65B6C" w:rsidR="00E63315" w:rsidRPr="007E1CF6" w:rsidRDefault="00E63315" w:rsidP="00211AE6">
      <w:pPr>
        <w:rPr>
          <w:noProof/>
        </w:rPr>
      </w:pPr>
      <w:r w:rsidRPr="007E1CF6">
        <w:rPr>
          <w:noProof/>
        </w:rPr>
        <w:t>The analyst challenge:</w:t>
      </w:r>
    </w:p>
    <w:p w14:paraId="24DE1035" w14:textId="34A65B68" w:rsidR="00E63315" w:rsidRPr="007E1CF6" w:rsidRDefault="00E63315" w:rsidP="00E63315">
      <w:pPr>
        <w:pStyle w:val="ListeParagraf"/>
        <w:numPr>
          <w:ilvl w:val="0"/>
          <w:numId w:val="43"/>
        </w:numPr>
        <w:rPr>
          <w:noProof/>
        </w:rPr>
      </w:pPr>
      <w:r w:rsidRPr="007E1CF6">
        <w:rPr>
          <w:noProof/>
        </w:rPr>
        <w:t>A typical day involves 10 to 20 challange</w:t>
      </w:r>
    </w:p>
    <w:p w14:paraId="6D0D7B05" w14:textId="720FE524" w:rsidR="00E63315" w:rsidRPr="007E1CF6" w:rsidRDefault="00E63315" w:rsidP="00E63315">
      <w:pPr>
        <w:pStyle w:val="ListeParagraf"/>
        <w:numPr>
          <w:ilvl w:val="0"/>
          <w:numId w:val="43"/>
        </w:numPr>
        <w:rPr>
          <w:noProof/>
        </w:rPr>
      </w:pPr>
      <w:r w:rsidRPr="007E1CF6">
        <w:rPr>
          <w:noProof/>
        </w:rPr>
        <w:t>Errors such as false positive and false negative are common</w:t>
      </w:r>
    </w:p>
    <w:p w14:paraId="5F686F50" w14:textId="77777777" w:rsidR="00BF0581" w:rsidRPr="007E1CF6" w:rsidRDefault="00E63315" w:rsidP="00BF0581">
      <w:pPr>
        <w:pStyle w:val="ListeParagraf"/>
        <w:numPr>
          <w:ilvl w:val="0"/>
          <w:numId w:val="43"/>
        </w:numPr>
        <w:rPr>
          <w:noProof/>
        </w:rPr>
      </w:pPr>
      <w:r w:rsidRPr="007E1CF6">
        <w:rPr>
          <w:noProof/>
        </w:rPr>
        <w:t>Investigating incidents takes time, giving attackers an advantage</w:t>
      </w:r>
    </w:p>
    <w:p w14:paraId="1915563E" w14:textId="2BC35445" w:rsidR="00BF0581" w:rsidRPr="007E1CF6" w:rsidRDefault="00BF0581" w:rsidP="00BF0581">
      <w:pPr>
        <w:rPr>
          <w:noProof/>
        </w:rPr>
      </w:pPr>
      <w:r w:rsidRPr="007E1CF6">
        <w:rPr>
          <w:noProof/>
        </w:rPr>
        <w:lastRenderedPageBreak/>
        <w:t>A day in the life of thread investigator:</w:t>
      </w:r>
    </w:p>
    <w:p w14:paraId="7F84B295" w14:textId="708A334C" w:rsidR="00BF0581" w:rsidRPr="007E1CF6" w:rsidRDefault="00BF0581" w:rsidP="00BF0581">
      <w:pPr>
        <w:pStyle w:val="ListeParagraf"/>
        <w:numPr>
          <w:ilvl w:val="0"/>
          <w:numId w:val="44"/>
        </w:numPr>
        <w:rPr>
          <w:noProof/>
        </w:rPr>
      </w:pPr>
      <w:r w:rsidRPr="007E1CF6">
        <w:rPr>
          <w:noProof/>
        </w:rPr>
        <w:t>1 hour of a thread investigator spends with getting cought up on the latest security news through bulletins and social networks in order to identify new threads.</w:t>
      </w:r>
    </w:p>
    <w:p w14:paraId="00DEED83" w14:textId="6D5FA990" w:rsidR="00BF0581" w:rsidRPr="007E1CF6" w:rsidRDefault="00BF0581" w:rsidP="00BF0581">
      <w:pPr>
        <w:pStyle w:val="ListeParagraf"/>
        <w:numPr>
          <w:ilvl w:val="0"/>
          <w:numId w:val="44"/>
        </w:numPr>
        <w:rPr>
          <w:noProof/>
        </w:rPr>
      </w:pPr>
      <w:r w:rsidRPr="007E1CF6">
        <w:rPr>
          <w:noProof/>
        </w:rPr>
        <w:t>3 hours of a thread investigator spends with repeatedly investigatation of potential security incidents via online sources.</w:t>
      </w:r>
    </w:p>
    <w:p w14:paraId="08C6A719" w14:textId="25A210DD" w:rsidR="00BF0581" w:rsidRPr="007E1CF6" w:rsidRDefault="00BF0581" w:rsidP="00BF0581">
      <w:pPr>
        <w:pStyle w:val="ListeParagraf"/>
        <w:numPr>
          <w:ilvl w:val="0"/>
          <w:numId w:val="44"/>
        </w:numPr>
        <w:rPr>
          <w:noProof/>
        </w:rPr>
      </w:pPr>
      <w:r w:rsidRPr="007E1CF6">
        <w:rPr>
          <w:noProof/>
        </w:rPr>
        <w:t>4 hours a thread investigator spends with manually copying and pasting information from disparate and siloed tools to correlate data</w:t>
      </w:r>
    </w:p>
    <w:p w14:paraId="556DA894" w14:textId="189F8A13" w:rsidR="00BF0581" w:rsidRPr="007E1CF6" w:rsidRDefault="00BF0581" w:rsidP="00BF0581">
      <w:pPr>
        <w:rPr>
          <w:noProof/>
        </w:rPr>
      </w:pPr>
      <w:r w:rsidRPr="007E1CF6">
        <w:rPr>
          <w:noProof/>
        </w:rPr>
        <w:t>All this mundane time spent and unable to keep up with threads.</w:t>
      </w:r>
    </w:p>
    <w:p w14:paraId="3B80C2FC" w14:textId="7C7989AF" w:rsidR="00521349" w:rsidRPr="007E1CF6" w:rsidRDefault="00521349" w:rsidP="00BF0581">
      <w:pPr>
        <w:rPr>
          <w:noProof/>
        </w:rPr>
      </w:pPr>
      <w:r w:rsidRPr="007E1CF6">
        <w:rPr>
          <w:noProof/>
        </w:rPr>
        <w:drawing>
          <wp:inline distT="0" distB="0" distL="0" distR="0" wp14:anchorId="29325235" wp14:editId="65A816A4">
            <wp:extent cx="5431790" cy="2823845"/>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1790" cy="2823845"/>
                    </a:xfrm>
                    <a:prstGeom prst="rect">
                      <a:avLst/>
                    </a:prstGeom>
                  </pic:spPr>
                </pic:pic>
              </a:graphicData>
            </a:graphic>
          </wp:inline>
        </w:drawing>
      </w:r>
    </w:p>
    <w:p w14:paraId="039DD3F8" w14:textId="3CEF12FD" w:rsidR="00521349" w:rsidRPr="007E1CF6" w:rsidRDefault="00521349" w:rsidP="00BF0581">
      <w:pPr>
        <w:rPr>
          <w:noProof/>
        </w:rPr>
      </w:pPr>
      <w:r w:rsidRPr="007E1CF6">
        <w:rPr>
          <w:noProof/>
        </w:rPr>
        <w:t>It is not sustainable without a cognative soultion.</w:t>
      </w:r>
    </w:p>
    <w:p w14:paraId="5DC3F41E" w14:textId="1B0B6E57" w:rsidR="009B6278" w:rsidRPr="007E1CF6" w:rsidRDefault="009B6278" w:rsidP="00A82317">
      <w:pPr>
        <w:pStyle w:val="Balk2"/>
        <w:rPr>
          <w:noProof/>
        </w:rPr>
      </w:pPr>
      <w:bookmarkStart w:id="26" w:name="_Toc5813575"/>
      <w:r w:rsidRPr="007E1CF6">
        <w:rPr>
          <w:noProof/>
        </w:rPr>
        <w:t>What is Natural Language Processing?</w:t>
      </w:r>
      <w:bookmarkEnd w:id="26"/>
    </w:p>
    <w:p w14:paraId="2094AD3D" w14:textId="2581503E" w:rsidR="007E6958" w:rsidRPr="007E1CF6" w:rsidRDefault="007E6958" w:rsidP="007E6958">
      <w:pPr>
        <w:rPr>
          <w:noProof/>
        </w:rPr>
      </w:pPr>
      <w:r w:rsidRPr="007E1CF6">
        <w:rPr>
          <w:noProof/>
        </w:rPr>
        <w:t>Natural Language Processing (NLP) is “ability of machines to understand and interpret human language the way it is written or spoken”</w:t>
      </w:r>
      <w:r w:rsidR="004E3D73" w:rsidRPr="007E1CF6">
        <w:rPr>
          <w:noProof/>
        </w:rPr>
        <w:fldChar w:fldCharType="begin" w:fldLock="1"/>
      </w:r>
      <w:r w:rsidR="003555B1">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4]","plainTextFormattedCitation":"[4]","previouslyFormattedCitation":"[3]"},"properties":{"noteIndex":0},"schema":"https://github.com/citation-style-language/schema/raw/master/csl-citation.json"}</w:instrText>
      </w:r>
      <w:r w:rsidR="004E3D73" w:rsidRPr="007E1CF6">
        <w:rPr>
          <w:noProof/>
        </w:rPr>
        <w:fldChar w:fldCharType="separate"/>
      </w:r>
      <w:r w:rsidR="003555B1" w:rsidRPr="003555B1">
        <w:rPr>
          <w:noProof/>
        </w:rPr>
        <w:t>[4]</w:t>
      </w:r>
      <w:r w:rsidR="004E3D73" w:rsidRPr="007E1CF6">
        <w:rPr>
          <w:noProof/>
        </w:rPr>
        <w:fldChar w:fldCharType="end"/>
      </w:r>
      <w:r w:rsidRPr="007E1CF6">
        <w:rPr>
          <w:noProof/>
        </w:rPr>
        <w:t>.</w:t>
      </w:r>
    </w:p>
    <w:p w14:paraId="5849F117" w14:textId="463BBD72" w:rsidR="007E6958" w:rsidRPr="007E1CF6" w:rsidRDefault="007E6958" w:rsidP="007E6958">
      <w:pPr>
        <w:rPr>
          <w:noProof/>
        </w:rPr>
      </w:pPr>
      <w:r w:rsidRPr="007E1CF6">
        <w:rPr>
          <w:noProof/>
        </w:rPr>
        <w:lastRenderedPageBreak/>
        <w:drawing>
          <wp:inline distT="0" distB="0" distL="0" distR="0" wp14:anchorId="7CDF9A93" wp14:editId="5D46D2C0">
            <wp:extent cx="5431790" cy="3296285"/>
            <wp:effectExtent l="0" t="0" r="0" b="0"/>
            <wp:docPr id="1026" name="Picture 2" descr="https://www.xenonstack.com/blog/static/public/uploads/media/what-is-natural-language-processing.png">
              <a:extLst xmlns:a="http://schemas.openxmlformats.org/drawingml/2006/main">
                <a:ext uri="{FF2B5EF4-FFF2-40B4-BE49-F238E27FC236}">
                  <a16:creationId xmlns:a16="http://schemas.microsoft.com/office/drawing/2014/main" id="{7F6669F5-F3A4-4EBA-AE39-8BAFC1B843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s://www.xenonstack.com/blog/static/public/uploads/media/what-is-natural-language-processing.png">
                      <a:extLst>
                        <a:ext uri="{FF2B5EF4-FFF2-40B4-BE49-F238E27FC236}">
                          <a16:creationId xmlns:a16="http://schemas.microsoft.com/office/drawing/2014/main" id="{7F6669F5-F3A4-4EBA-AE39-8BAFC1B84363}"/>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1790" cy="3296285"/>
                    </a:xfrm>
                    <a:prstGeom prst="rect">
                      <a:avLst/>
                    </a:prstGeom>
                    <a:noFill/>
                    <a:extLst/>
                  </pic:spPr>
                </pic:pic>
              </a:graphicData>
            </a:graphic>
          </wp:inline>
        </w:drawing>
      </w:r>
    </w:p>
    <w:p w14:paraId="723AB197" w14:textId="3AA794A7" w:rsidR="009B6278" w:rsidRPr="007E1CF6" w:rsidRDefault="009B6278" w:rsidP="00A82317">
      <w:pPr>
        <w:pStyle w:val="Balk2"/>
        <w:rPr>
          <w:noProof/>
        </w:rPr>
      </w:pPr>
      <w:bookmarkStart w:id="27" w:name="_Toc5813576"/>
      <w:r w:rsidRPr="007E1CF6">
        <w:rPr>
          <w:noProof/>
        </w:rPr>
        <w:t>Why do we need Natural Language Processing?</w:t>
      </w:r>
      <w:bookmarkEnd w:id="27"/>
    </w:p>
    <w:p w14:paraId="49FEA9AD" w14:textId="34D46770" w:rsidR="003B6653" w:rsidRPr="007E1CF6" w:rsidRDefault="003B6653" w:rsidP="003B6653">
      <w:pPr>
        <w:rPr>
          <w:noProof/>
        </w:rPr>
      </w:pPr>
      <w:r w:rsidRPr="007E1CF6">
        <w:rPr>
          <w:noProof/>
        </w:rPr>
        <w:drawing>
          <wp:inline distT="0" distB="0" distL="0" distR="0" wp14:anchorId="58DAB1C0" wp14:editId="489D4C0B">
            <wp:extent cx="5431790" cy="3284855"/>
            <wp:effectExtent l="0" t="0" r="0" b="0"/>
            <wp:docPr id="2052" name="Picture 4" descr="https://securityintelligence.com/wp-content/uploads/2016/08/WatsonForCybersecurity-1.png">
              <a:extLst xmlns:a="http://schemas.openxmlformats.org/drawingml/2006/main">
                <a:ext uri="{FF2B5EF4-FFF2-40B4-BE49-F238E27FC236}">
                  <a16:creationId xmlns:a16="http://schemas.microsoft.com/office/drawing/2014/main" id="{6BD47EED-08C1-4129-AB11-661893CDB2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s://securityintelligence.com/wp-content/uploads/2016/08/WatsonForCybersecurity-1.png">
                      <a:extLst>
                        <a:ext uri="{FF2B5EF4-FFF2-40B4-BE49-F238E27FC236}">
                          <a16:creationId xmlns:a16="http://schemas.microsoft.com/office/drawing/2014/main" id="{6BD47EED-08C1-4129-AB11-661893CDB268}"/>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31790" cy="3284855"/>
                    </a:xfrm>
                    <a:prstGeom prst="rect">
                      <a:avLst/>
                    </a:prstGeom>
                    <a:noFill/>
                    <a:extLst/>
                  </pic:spPr>
                </pic:pic>
              </a:graphicData>
            </a:graphic>
          </wp:inline>
        </w:drawing>
      </w:r>
    </w:p>
    <w:p w14:paraId="53910E6D" w14:textId="5D709EBB" w:rsidR="00447B58" w:rsidRPr="007E1CF6" w:rsidRDefault="00447B58" w:rsidP="003B6653">
      <w:pPr>
        <w:rPr>
          <w:noProof/>
        </w:rPr>
      </w:pPr>
      <w:r w:rsidRPr="007E1CF6">
        <w:rPr>
          <w:noProof/>
        </w:rPr>
        <w:lastRenderedPageBreak/>
        <w:drawing>
          <wp:inline distT="0" distB="0" distL="0" distR="0" wp14:anchorId="44865090" wp14:editId="3C771F1A">
            <wp:extent cx="5431790" cy="2771140"/>
            <wp:effectExtent l="0" t="0" r="0" b="0"/>
            <wp:docPr id="5" name="Resim 1">
              <a:extLst xmlns:a="http://schemas.openxmlformats.org/drawingml/2006/main">
                <a:ext uri="{FF2B5EF4-FFF2-40B4-BE49-F238E27FC236}">
                  <a16:creationId xmlns:a16="http://schemas.microsoft.com/office/drawing/2014/main" id="{4F0DA96A-1E6F-40E0-92CE-ED76A737C8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4F0DA96A-1E6F-40E0-92CE-ED76A737C82E}"/>
                        </a:ext>
                      </a:extLst>
                    </pic:cNvPr>
                    <pic:cNvPicPr>
                      <a:picLocks noChangeAspect="1"/>
                    </pic:cNvPicPr>
                  </pic:nvPicPr>
                  <pic:blipFill>
                    <a:blip r:embed="rId15"/>
                    <a:stretch>
                      <a:fillRect/>
                    </a:stretch>
                  </pic:blipFill>
                  <pic:spPr>
                    <a:xfrm>
                      <a:off x="0" y="0"/>
                      <a:ext cx="5431790" cy="2771140"/>
                    </a:xfrm>
                    <a:prstGeom prst="rect">
                      <a:avLst/>
                    </a:prstGeom>
                  </pic:spPr>
                </pic:pic>
              </a:graphicData>
            </a:graphic>
          </wp:inline>
        </w:drawing>
      </w:r>
    </w:p>
    <w:p w14:paraId="50BBD52E" w14:textId="42137039" w:rsidR="009B6278" w:rsidRPr="007E1CF6" w:rsidRDefault="009B6278" w:rsidP="00A82317">
      <w:pPr>
        <w:pStyle w:val="Balk2"/>
        <w:rPr>
          <w:noProof/>
        </w:rPr>
      </w:pPr>
      <w:bookmarkStart w:id="28" w:name="_Toc5813577"/>
      <w:r w:rsidRPr="007E1CF6">
        <w:rPr>
          <w:noProof/>
        </w:rPr>
        <w:t>Sample Tweets Related with a Security Incident</w:t>
      </w:r>
      <w:bookmarkEnd w:id="28"/>
    </w:p>
    <w:p w14:paraId="7EC5216E" w14:textId="0F077F19" w:rsidR="00447B58" w:rsidRPr="007E1CF6" w:rsidRDefault="00447B58" w:rsidP="00447B58">
      <w:pPr>
        <w:rPr>
          <w:noProof/>
        </w:rPr>
      </w:pPr>
      <w:r w:rsidRPr="007E1CF6">
        <w:rPr>
          <w:noProof/>
        </w:rPr>
        <w:drawing>
          <wp:inline distT="0" distB="0" distL="0" distR="0" wp14:anchorId="45B3A78B" wp14:editId="198CBCE8">
            <wp:extent cx="5431790" cy="1518285"/>
            <wp:effectExtent l="0" t="0" r="0" b="5715"/>
            <wp:docPr id="3" name="Resim 2">
              <a:extLst xmlns:a="http://schemas.openxmlformats.org/drawingml/2006/main">
                <a:ext uri="{FF2B5EF4-FFF2-40B4-BE49-F238E27FC236}">
                  <a16:creationId xmlns:a16="http://schemas.microsoft.com/office/drawing/2014/main" id="{7D6CE30B-9BE6-4581-B371-C09332D948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a:extLst>
                        <a:ext uri="{FF2B5EF4-FFF2-40B4-BE49-F238E27FC236}">
                          <a16:creationId xmlns:a16="http://schemas.microsoft.com/office/drawing/2014/main" id="{7D6CE30B-9BE6-4581-B371-C09332D948BC}"/>
                        </a:ext>
                      </a:extLst>
                    </pic:cNvPr>
                    <pic:cNvPicPr>
                      <a:picLocks noChangeAspect="1"/>
                    </pic:cNvPicPr>
                  </pic:nvPicPr>
                  <pic:blipFill>
                    <a:blip r:embed="rId16"/>
                    <a:stretch>
                      <a:fillRect/>
                    </a:stretch>
                  </pic:blipFill>
                  <pic:spPr>
                    <a:xfrm>
                      <a:off x="0" y="0"/>
                      <a:ext cx="5431790" cy="1518285"/>
                    </a:xfrm>
                    <a:prstGeom prst="rect">
                      <a:avLst/>
                    </a:prstGeom>
                  </pic:spPr>
                </pic:pic>
              </a:graphicData>
            </a:graphic>
          </wp:inline>
        </w:drawing>
      </w:r>
    </w:p>
    <w:p w14:paraId="2DA3AAB0" w14:textId="44D86738" w:rsidR="00447B58" w:rsidRPr="007E1CF6" w:rsidRDefault="00447B58" w:rsidP="00447B58">
      <w:pPr>
        <w:rPr>
          <w:noProof/>
        </w:rPr>
      </w:pPr>
      <w:r w:rsidRPr="007E1CF6">
        <w:rPr>
          <w:noProof/>
        </w:rPr>
        <w:drawing>
          <wp:inline distT="0" distB="0" distL="0" distR="0" wp14:anchorId="3259C230" wp14:editId="1D289A2D">
            <wp:extent cx="5431790" cy="1330325"/>
            <wp:effectExtent l="0" t="0" r="0" b="3175"/>
            <wp:docPr id="6" name="Resim 3">
              <a:extLst xmlns:a="http://schemas.openxmlformats.org/drawingml/2006/main">
                <a:ext uri="{FF2B5EF4-FFF2-40B4-BE49-F238E27FC236}">
                  <a16:creationId xmlns:a16="http://schemas.microsoft.com/office/drawing/2014/main" id="{5E5DF2BA-784D-4BA6-A175-569D7A4E5C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a:extLst>
                        <a:ext uri="{FF2B5EF4-FFF2-40B4-BE49-F238E27FC236}">
                          <a16:creationId xmlns:a16="http://schemas.microsoft.com/office/drawing/2014/main" id="{5E5DF2BA-784D-4BA6-A175-569D7A4E5CE2}"/>
                        </a:ext>
                      </a:extLst>
                    </pic:cNvPr>
                    <pic:cNvPicPr>
                      <a:picLocks noChangeAspect="1"/>
                    </pic:cNvPicPr>
                  </pic:nvPicPr>
                  <pic:blipFill>
                    <a:blip r:embed="rId17"/>
                    <a:stretch>
                      <a:fillRect/>
                    </a:stretch>
                  </pic:blipFill>
                  <pic:spPr>
                    <a:xfrm>
                      <a:off x="0" y="0"/>
                      <a:ext cx="5431790" cy="1330325"/>
                    </a:xfrm>
                    <a:prstGeom prst="rect">
                      <a:avLst/>
                    </a:prstGeom>
                  </pic:spPr>
                </pic:pic>
              </a:graphicData>
            </a:graphic>
          </wp:inline>
        </w:drawing>
      </w:r>
    </w:p>
    <w:p w14:paraId="3CFCB074" w14:textId="420403E2" w:rsidR="00447B58" w:rsidRPr="007E1CF6" w:rsidRDefault="00447B58" w:rsidP="00447B58">
      <w:pPr>
        <w:rPr>
          <w:noProof/>
        </w:rPr>
      </w:pPr>
      <w:r w:rsidRPr="007E1CF6">
        <w:rPr>
          <w:noProof/>
        </w:rPr>
        <w:lastRenderedPageBreak/>
        <w:drawing>
          <wp:inline distT="0" distB="0" distL="0" distR="0" wp14:anchorId="529CE3EB" wp14:editId="08310414">
            <wp:extent cx="4331579" cy="2788454"/>
            <wp:effectExtent l="0" t="0" r="0" b="0"/>
            <wp:docPr id="7" name="Resim 4">
              <a:extLst xmlns:a="http://schemas.openxmlformats.org/drawingml/2006/main">
                <a:ext uri="{FF2B5EF4-FFF2-40B4-BE49-F238E27FC236}">
                  <a16:creationId xmlns:a16="http://schemas.microsoft.com/office/drawing/2014/main" id="{7A4E3659-3DE9-49E7-8646-A2BB7F36D6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a:extLst>
                        <a:ext uri="{FF2B5EF4-FFF2-40B4-BE49-F238E27FC236}">
                          <a16:creationId xmlns:a16="http://schemas.microsoft.com/office/drawing/2014/main" id="{7A4E3659-3DE9-49E7-8646-A2BB7F36D65D}"/>
                        </a:ext>
                      </a:extLst>
                    </pic:cNvPr>
                    <pic:cNvPicPr>
                      <a:picLocks noChangeAspect="1"/>
                    </pic:cNvPicPr>
                  </pic:nvPicPr>
                  <pic:blipFill>
                    <a:blip r:embed="rId18"/>
                    <a:stretch>
                      <a:fillRect/>
                    </a:stretch>
                  </pic:blipFill>
                  <pic:spPr>
                    <a:xfrm>
                      <a:off x="0" y="0"/>
                      <a:ext cx="4331579" cy="2788454"/>
                    </a:xfrm>
                    <a:prstGeom prst="rect">
                      <a:avLst/>
                    </a:prstGeom>
                  </pic:spPr>
                </pic:pic>
              </a:graphicData>
            </a:graphic>
          </wp:inline>
        </w:drawing>
      </w:r>
    </w:p>
    <w:p w14:paraId="2F15D5AF" w14:textId="4F70EE2E" w:rsidR="00447B58" w:rsidRPr="007E1CF6" w:rsidRDefault="00447B58" w:rsidP="00447B58">
      <w:pPr>
        <w:rPr>
          <w:noProof/>
        </w:rPr>
      </w:pPr>
      <w:r w:rsidRPr="007E1CF6">
        <w:rPr>
          <w:noProof/>
        </w:rPr>
        <w:drawing>
          <wp:inline distT="0" distB="0" distL="0" distR="0" wp14:anchorId="20F1C635" wp14:editId="764DA310">
            <wp:extent cx="4594083" cy="4338541"/>
            <wp:effectExtent l="0" t="0" r="0" b="5080"/>
            <wp:docPr id="8" name="Resim 1">
              <a:extLst xmlns:a="http://schemas.openxmlformats.org/drawingml/2006/main">
                <a:ext uri="{FF2B5EF4-FFF2-40B4-BE49-F238E27FC236}">
                  <a16:creationId xmlns:a16="http://schemas.microsoft.com/office/drawing/2014/main" id="{F64156A9-35F1-47BD-9A7E-9F653FA8E5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F64156A9-35F1-47BD-9A7E-9F653FA8E589}"/>
                        </a:ext>
                      </a:extLst>
                    </pic:cNvPr>
                    <pic:cNvPicPr>
                      <a:picLocks noChangeAspect="1"/>
                    </pic:cNvPicPr>
                  </pic:nvPicPr>
                  <pic:blipFill>
                    <a:blip r:embed="rId19"/>
                    <a:stretch>
                      <a:fillRect/>
                    </a:stretch>
                  </pic:blipFill>
                  <pic:spPr>
                    <a:xfrm>
                      <a:off x="0" y="0"/>
                      <a:ext cx="4594083" cy="4338541"/>
                    </a:xfrm>
                    <a:prstGeom prst="rect">
                      <a:avLst/>
                    </a:prstGeom>
                  </pic:spPr>
                </pic:pic>
              </a:graphicData>
            </a:graphic>
          </wp:inline>
        </w:drawing>
      </w:r>
    </w:p>
    <w:p w14:paraId="3A6E2CFC" w14:textId="5877C1FD" w:rsidR="00447B58" w:rsidRPr="007E1CF6" w:rsidRDefault="00447B58" w:rsidP="00447B58">
      <w:pPr>
        <w:rPr>
          <w:noProof/>
        </w:rPr>
      </w:pPr>
    </w:p>
    <w:p w14:paraId="0559EA6B" w14:textId="478BB7A3" w:rsidR="00447B58" w:rsidRPr="007E1CF6" w:rsidRDefault="00447B58" w:rsidP="00447B58">
      <w:pPr>
        <w:rPr>
          <w:noProof/>
        </w:rPr>
      </w:pPr>
      <w:r w:rsidRPr="007E1CF6">
        <w:rPr>
          <w:noProof/>
        </w:rPr>
        <w:lastRenderedPageBreak/>
        <w:t>Sample False Positive:</w:t>
      </w:r>
    </w:p>
    <w:p w14:paraId="5610BB29" w14:textId="609045A1" w:rsidR="00447B58" w:rsidRPr="007E1CF6" w:rsidRDefault="00447B58" w:rsidP="00447B58">
      <w:pPr>
        <w:rPr>
          <w:noProof/>
        </w:rPr>
      </w:pPr>
      <w:r w:rsidRPr="007E1CF6">
        <w:rPr>
          <w:noProof/>
        </w:rPr>
        <w:drawing>
          <wp:inline distT="0" distB="0" distL="0" distR="0" wp14:anchorId="19CC09D5" wp14:editId="2EF9605C">
            <wp:extent cx="5431790" cy="3295015"/>
            <wp:effectExtent l="0" t="0" r="0" b="635"/>
            <wp:docPr id="9" name="Resim 2">
              <a:extLst xmlns:a="http://schemas.openxmlformats.org/drawingml/2006/main">
                <a:ext uri="{FF2B5EF4-FFF2-40B4-BE49-F238E27FC236}">
                  <a16:creationId xmlns:a16="http://schemas.microsoft.com/office/drawing/2014/main" id="{1BDF51B8-28FF-44FC-82C6-A25D43E766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a:extLst>
                        <a:ext uri="{FF2B5EF4-FFF2-40B4-BE49-F238E27FC236}">
                          <a16:creationId xmlns:a16="http://schemas.microsoft.com/office/drawing/2014/main" id="{1BDF51B8-28FF-44FC-82C6-A25D43E7667B}"/>
                        </a:ext>
                      </a:extLst>
                    </pic:cNvPr>
                    <pic:cNvPicPr>
                      <a:picLocks noChangeAspect="1"/>
                    </pic:cNvPicPr>
                  </pic:nvPicPr>
                  <pic:blipFill>
                    <a:blip r:embed="rId20"/>
                    <a:stretch>
                      <a:fillRect/>
                    </a:stretch>
                  </pic:blipFill>
                  <pic:spPr>
                    <a:xfrm>
                      <a:off x="0" y="0"/>
                      <a:ext cx="5431790" cy="3295015"/>
                    </a:xfrm>
                    <a:prstGeom prst="rect">
                      <a:avLst/>
                    </a:prstGeom>
                  </pic:spPr>
                </pic:pic>
              </a:graphicData>
            </a:graphic>
          </wp:inline>
        </w:drawing>
      </w:r>
    </w:p>
    <w:p w14:paraId="084CCA45" w14:textId="14E4CC00" w:rsidR="00447B58" w:rsidRPr="007E1CF6" w:rsidRDefault="00697BD4" w:rsidP="00C869F4">
      <w:pPr>
        <w:spacing w:line="360" w:lineRule="auto"/>
        <w:rPr>
          <w:noProof/>
        </w:rPr>
      </w:pPr>
      <w:r w:rsidRPr="007E1CF6">
        <w:rPr>
          <w:noProof/>
        </w:rPr>
        <w:t>A cognative solution that learns about security from structured a</w:t>
      </w:r>
      <w:r w:rsidR="00C869F4" w:rsidRPr="007E1CF6">
        <w:rPr>
          <w:noProof/>
        </w:rPr>
        <w:t>nd unstructured information sources, and empower security analysts with insights to respond to incidents with speed and accurancy like never before.</w:t>
      </w:r>
    </w:p>
    <w:p w14:paraId="50EE3222" w14:textId="192BC636" w:rsidR="009B6278" w:rsidRPr="007E1CF6" w:rsidRDefault="009B6278" w:rsidP="00A82317">
      <w:pPr>
        <w:pStyle w:val="Balk2"/>
        <w:rPr>
          <w:noProof/>
        </w:rPr>
      </w:pPr>
      <w:bookmarkStart w:id="29" w:name="_Toc5813578"/>
      <w:r w:rsidRPr="007E1CF6">
        <w:rPr>
          <w:noProof/>
        </w:rPr>
        <w:t>Why is NLP Hard?</w:t>
      </w:r>
      <w:bookmarkEnd w:id="29"/>
    </w:p>
    <w:p w14:paraId="290E35E9" w14:textId="45BCDC26" w:rsidR="00EE2ABC" w:rsidRPr="007E1CF6" w:rsidRDefault="00EE2ABC" w:rsidP="00EE2ABC">
      <w:pPr>
        <w:rPr>
          <w:noProof/>
        </w:rPr>
      </w:pPr>
      <w:r w:rsidRPr="007E1CF6">
        <w:rPr>
          <w:noProof/>
        </w:rPr>
        <w:t>Language is highly ambiguous– it relies on subtle cues and contexts to convey meaning.</w:t>
      </w:r>
    </w:p>
    <w:p w14:paraId="545654B0" w14:textId="795689EC" w:rsidR="00EE2ABC" w:rsidRPr="007E1CF6" w:rsidRDefault="00EE2ABC" w:rsidP="00EE2ABC">
      <w:pPr>
        <w:rPr>
          <w:noProof/>
        </w:rPr>
      </w:pPr>
      <w:r w:rsidRPr="007E1CF6">
        <w:rPr>
          <w:noProof/>
        </w:rPr>
        <w:t>Take this simple example: “I love flying planes.”</w:t>
      </w:r>
    </w:p>
    <w:p w14:paraId="6AF7099A" w14:textId="0D494A35" w:rsidR="00EE2ABC" w:rsidRPr="007E1CF6" w:rsidRDefault="00EE2ABC" w:rsidP="00EE2ABC">
      <w:pPr>
        <w:rPr>
          <w:noProof/>
        </w:rPr>
      </w:pPr>
      <w:r w:rsidRPr="007E1CF6">
        <w:rPr>
          <w:noProof/>
        </w:rPr>
        <w:t>Do I enjoy participating in the act of piloting an aircraft? Or am I expressing an appreciation for man-made vehicles engaged in movement through the air on wings?</w:t>
      </w:r>
    </w:p>
    <w:p w14:paraId="3F5FBEDD" w14:textId="7D2066BE" w:rsidR="00EE2ABC" w:rsidRPr="007E1CF6" w:rsidRDefault="00EE2ABC" w:rsidP="00EE2ABC">
      <w:pPr>
        <w:rPr>
          <w:noProof/>
        </w:rPr>
      </w:pPr>
      <w:r w:rsidRPr="007E1CF6">
        <w:rPr>
          <w:noProof/>
        </w:rPr>
        <w:t>A single sentence can carry different meanings. After thousands of years of evolution, languages have evolved to become shorter and less explicit. For humans, this is very efficient.</w:t>
      </w:r>
    </w:p>
    <w:p w14:paraId="3A0DDDEB" w14:textId="77777777" w:rsidR="00F21AFF" w:rsidRPr="007E1CF6" w:rsidRDefault="00F21AFF" w:rsidP="00EE2ABC">
      <w:pPr>
        <w:rPr>
          <w:noProof/>
        </w:rPr>
      </w:pPr>
    </w:p>
    <w:p w14:paraId="5D0615D2" w14:textId="6DA5492B" w:rsidR="009B6278" w:rsidRPr="007E1CF6" w:rsidRDefault="009B6278" w:rsidP="00A82317">
      <w:pPr>
        <w:pStyle w:val="Balk2"/>
        <w:rPr>
          <w:noProof/>
        </w:rPr>
      </w:pPr>
      <w:bookmarkStart w:id="30" w:name="_Toc5813579"/>
      <w:r w:rsidRPr="007E1CF6">
        <w:rPr>
          <w:noProof/>
        </w:rPr>
        <w:lastRenderedPageBreak/>
        <w:t xml:space="preserve">Twitter </w:t>
      </w:r>
      <w:r w:rsidR="00590AC9" w:rsidRPr="007E1CF6">
        <w:rPr>
          <w:noProof/>
        </w:rPr>
        <w:t>Social Network</w:t>
      </w:r>
      <w:bookmarkEnd w:id="30"/>
    </w:p>
    <w:p w14:paraId="59E4DE24" w14:textId="797972B0" w:rsidR="00F21AFF" w:rsidRPr="007E1CF6" w:rsidRDefault="00F21AFF" w:rsidP="00F21AFF">
      <w:pPr>
        <w:numPr>
          <w:ilvl w:val="2"/>
          <w:numId w:val="40"/>
        </w:numPr>
        <w:rPr>
          <w:iCs/>
          <w:noProof/>
        </w:rPr>
      </w:pPr>
      <w:r w:rsidRPr="007E1CF6">
        <w:rPr>
          <w:iCs/>
          <w:noProof/>
        </w:rPr>
        <w:t>What is Twitter?</w:t>
      </w:r>
    </w:p>
    <w:p w14:paraId="2A4FB521" w14:textId="1BBA4DD4" w:rsidR="00F028C2" w:rsidRPr="007E1CF6" w:rsidRDefault="00F21AFF" w:rsidP="000B754B">
      <w:pPr>
        <w:spacing w:line="360" w:lineRule="auto"/>
        <w:rPr>
          <w:iCs/>
          <w:noProof/>
        </w:rPr>
      </w:pPr>
      <w:r w:rsidRPr="007E1CF6">
        <w:rPr>
          <w:iCs/>
          <w:noProof/>
        </w:rPr>
        <w:t xml:space="preserve">Twitter is an online social networking service, which was created in October, 2006 by Jack Dorsey, Even Williams and Biz Stone. Twitter can be used for </w:t>
      </w:r>
      <w:r w:rsidR="00F028C2" w:rsidRPr="007E1CF6">
        <w:rPr>
          <w:iCs/>
          <w:noProof/>
        </w:rPr>
        <w:t>various</w:t>
      </w:r>
      <w:r w:rsidRPr="007E1CF6">
        <w:rPr>
          <w:iCs/>
          <w:noProof/>
        </w:rPr>
        <w:t xml:space="preserve"> purposes</w:t>
      </w:r>
      <w:r w:rsidR="00F028C2" w:rsidRPr="007E1CF6">
        <w:rPr>
          <w:iCs/>
          <w:noProof/>
        </w:rPr>
        <w:fldChar w:fldCharType="begin" w:fldLock="1"/>
      </w:r>
      <w:r w:rsidR="003555B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5]","plainTextFormattedCitation":"[5]","previouslyFormattedCitation":"[4]"},"properties":{"noteIndex":0},"schema":"https://github.com/citation-style-language/schema/raw/master/csl-citation.json"}</w:instrText>
      </w:r>
      <w:r w:rsidR="00F028C2" w:rsidRPr="007E1CF6">
        <w:rPr>
          <w:iCs/>
          <w:noProof/>
        </w:rPr>
        <w:fldChar w:fldCharType="separate"/>
      </w:r>
      <w:r w:rsidR="003555B1" w:rsidRPr="003555B1">
        <w:rPr>
          <w:iCs/>
          <w:noProof/>
        </w:rPr>
        <w:t>[5]</w:t>
      </w:r>
      <w:r w:rsidR="00F028C2" w:rsidRPr="007E1CF6">
        <w:rPr>
          <w:iCs/>
          <w:noProof/>
        </w:rPr>
        <w:fldChar w:fldCharType="end"/>
      </w:r>
      <w:r w:rsidRPr="007E1CF6">
        <w:rPr>
          <w:iCs/>
          <w:noProof/>
        </w:rPr>
        <w:t xml:space="preserve">. </w:t>
      </w:r>
    </w:p>
    <w:p w14:paraId="4C3FB219" w14:textId="2AC600E3" w:rsidR="00F028C2" w:rsidRPr="007E1CF6" w:rsidRDefault="00882EBD" w:rsidP="000B754B">
      <w:pPr>
        <w:spacing w:line="360" w:lineRule="auto"/>
        <w:rPr>
          <w:iCs/>
          <w:noProof/>
        </w:rPr>
      </w:pPr>
      <w:r w:rsidRPr="007E1CF6">
        <w:rPr>
          <w:iCs/>
          <w:noProof/>
        </w:rPr>
        <w:t>First</w:t>
      </w:r>
      <w:r w:rsidR="00E55E4D" w:rsidRPr="007E1CF6">
        <w:rPr>
          <w:iCs/>
          <w:noProof/>
        </w:rPr>
        <w:t xml:space="preserve"> of all</w:t>
      </w:r>
      <w:r w:rsidRPr="007E1CF6">
        <w:rPr>
          <w:iCs/>
          <w:noProof/>
        </w:rPr>
        <w:t xml:space="preserve">, It </w:t>
      </w:r>
      <w:r w:rsidR="00F028C2" w:rsidRPr="007E1CF6">
        <w:rPr>
          <w:iCs/>
          <w:noProof/>
        </w:rPr>
        <w:t>can be used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It can be use </w:t>
      </w:r>
      <w:r w:rsidR="00F21AFF" w:rsidRPr="007E1CF6">
        <w:rPr>
          <w:iCs/>
          <w:noProof/>
        </w:rPr>
        <w:t>a</w:t>
      </w:r>
      <w:r w:rsidR="00E55E4D" w:rsidRPr="007E1CF6">
        <w:rPr>
          <w:iCs/>
          <w:noProof/>
        </w:rPr>
        <w:t>s a</w:t>
      </w:r>
      <w:r w:rsidR="00F21AFF" w:rsidRPr="007E1CF6">
        <w:rPr>
          <w:iCs/>
          <w:noProof/>
        </w:rPr>
        <w:t xml:space="preserve"> micro blogging service for sharing details of a person’s life. </w:t>
      </w:r>
      <w:r w:rsidR="00E55E4D" w:rsidRPr="007E1CF6">
        <w:rPr>
          <w:iCs/>
          <w:noProof/>
        </w:rPr>
        <w:t>Thirdly</w:t>
      </w:r>
      <w:r w:rsidR="00F21AFF" w:rsidRPr="007E1CF6">
        <w:rPr>
          <w:iCs/>
          <w:noProof/>
        </w:rPr>
        <w:t>, Twitter can be used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asily</w:t>
      </w:r>
      <w:r w:rsidR="003847D6" w:rsidRPr="007E1CF6">
        <w:rPr>
          <w:iCs/>
          <w:noProof/>
        </w:rPr>
        <w:t>.</w:t>
      </w:r>
      <w:r w:rsidR="00C54574" w:rsidRPr="007E1CF6">
        <w:rPr>
          <w:noProof/>
        </w:rPr>
        <w:t xml:space="preserve"> </w:t>
      </w:r>
      <w:r w:rsidR="003527F8" w:rsidRPr="007E1CF6">
        <w:rPr>
          <w:noProof/>
        </w:rPr>
        <w:t>Moreover, there are lot of Twitter bots created by developers for a precise function like Bitcoin ticker bot will tweet every hour the price of Bitcoin in USD.</w:t>
      </w:r>
    </w:p>
    <w:p w14:paraId="1E218435" w14:textId="08D4E356" w:rsidR="003527F8" w:rsidRPr="007E1CF6" w:rsidRDefault="004A7393" w:rsidP="000B754B">
      <w:pPr>
        <w:spacing w:line="360" w:lineRule="auto"/>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3555B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6]","plainTextFormattedCitation":"[6]","previouslyFormattedCitation":"[5]"},"properties":{"noteIndex":0},"schema":"https://github.com/citation-style-language/schema/raw/master/csl-citation.json"}</w:instrText>
      </w:r>
      <w:r w:rsidR="00807C72" w:rsidRPr="007E1CF6">
        <w:rPr>
          <w:iCs/>
          <w:noProof/>
        </w:rPr>
        <w:fldChar w:fldCharType="separate"/>
      </w:r>
      <w:r w:rsidR="003555B1" w:rsidRPr="003555B1">
        <w:rPr>
          <w:iCs/>
          <w:noProof/>
        </w:rPr>
        <w:t>[6]</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 but other Twitter users will only follow “real” users.</w:t>
      </w:r>
    </w:p>
    <w:p w14:paraId="6EF3FF7A" w14:textId="5C513482" w:rsidR="00A82317" w:rsidRPr="007E1CF6" w:rsidRDefault="00A82317" w:rsidP="00A82317">
      <w:pPr>
        <w:pStyle w:val="Balk3"/>
        <w:rPr>
          <w:i w:val="0"/>
          <w:noProof/>
        </w:rPr>
      </w:pPr>
      <w:bookmarkStart w:id="31" w:name="_Toc5813580"/>
      <w:bookmarkStart w:id="32" w:name="_Hlk5827962"/>
      <w:r w:rsidRPr="007E1CF6">
        <w:rPr>
          <w:i w:val="0"/>
          <w:noProof/>
        </w:rPr>
        <w:t>Mechanism and Specific Terminology</w:t>
      </w:r>
      <w:bookmarkEnd w:id="31"/>
    </w:p>
    <w:p w14:paraId="3258407C" w14:textId="77777777" w:rsidR="00832C0E" w:rsidRPr="007E1CF6" w:rsidRDefault="00832C0E" w:rsidP="00832C0E">
      <w:pPr>
        <w:rPr>
          <w:noProof/>
        </w:rPr>
      </w:pPr>
    </w:p>
    <w:bookmarkEnd w:id="32"/>
    <w:p w14:paraId="1670256B" w14:textId="27EE2B1E" w:rsidR="00C869F4" w:rsidRPr="007E1CF6" w:rsidRDefault="00C869F4" w:rsidP="00C869F4">
      <w:pPr>
        <w:rPr>
          <w:noProof/>
        </w:rPr>
      </w:pPr>
      <w:r w:rsidRPr="007E1CF6">
        <w:rPr>
          <w:noProof/>
        </w:rPr>
        <w:t>On Twitter, any registered user can post a short message called a Tweet (Figure 2.1), this message cannot be more than 280 characters. Files like photos or videos can be added to the tweets and are not counted is the number of characters. Users can also add URL, which are automatically shortened in order to save space using Twitter’s URL shortening service. These hyperlinks usually start with “https://t.co/XX” where XX is a random sequence of characters.</w:t>
      </w:r>
    </w:p>
    <w:p w14:paraId="67582481" w14:textId="77777777" w:rsidR="00C869F4" w:rsidRPr="007E1CF6" w:rsidRDefault="00C869F4" w:rsidP="00C869F4">
      <w:pPr>
        <w:rPr>
          <w:noProof/>
        </w:rPr>
      </w:pPr>
      <w:r w:rsidRPr="007E1CF6">
        <w:rPr>
          <w:noProof/>
        </w:rPr>
        <w:t>Figure 2.1: Screenshot of a Tweet Containing the Number of Replies, Retweets and Likes</w:t>
      </w:r>
    </w:p>
    <w:p w14:paraId="22E17541" w14:textId="48864D47" w:rsidR="00C869F4" w:rsidRPr="007E1CF6" w:rsidRDefault="00C869F4" w:rsidP="00C869F4">
      <w:pPr>
        <w:rPr>
          <w:noProof/>
        </w:rPr>
      </w:pPr>
      <w:r w:rsidRPr="007E1CF6">
        <w:rPr>
          <w:noProof/>
        </w:rPr>
        <w:t xml:space="preserve">As soon as they register on Twitter, the users are prompted to follow accounts they might be interested in (usually classified by category such as sport or high-tech). By following other accounts, the users create their own network (which forms a simple directed graph) </w:t>
      </w:r>
      <w:r w:rsidRPr="007E1CF6">
        <w:rPr>
          <w:noProof/>
        </w:rPr>
        <w:lastRenderedPageBreak/>
        <w:t>and subscribe to the other users’ Tweets. At first the connection is unilateral, followed accounts can decide to follow back if they are interested in the content of their follower. Each Twitter account maintain a count of followers (the number of people following the account) and following (the number of people the account is following), see Figure 2.2 for an example. When they register, Twitter users can write a short description about them and precise where they live.</w:t>
      </w:r>
    </w:p>
    <w:p w14:paraId="3E5C1109" w14:textId="77777777" w:rsidR="00C869F4" w:rsidRPr="007E1CF6" w:rsidRDefault="00C869F4" w:rsidP="00C869F4">
      <w:pPr>
        <w:rPr>
          <w:noProof/>
        </w:rPr>
      </w:pPr>
      <w:r w:rsidRPr="007E1CF6">
        <w:rPr>
          <w:noProof/>
        </w:rPr>
        <w:t>Figure 2.2: Screenshot of the Twitter Account of Barack Obama</w:t>
      </w:r>
    </w:p>
    <w:p w14:paraId="2E9D352B" w14:textId="77777777" w:rsidR="00BB1F84" w:rsidRPr="007E1CF6" w:rsidRDefault="00C869F4" w:rsidP="00C869F4">
      <w:pPr>
        <w:rPr>
          <w:noProof/>
        </w:rPr>
      </w:pPr>
      <w:r w:rsidRPr="007E1CF6">
        <w:rPr>
          <w:noProof/>
        </w:rPr>
        <w:t>Twitter accounts are by default public and anyone can see a user’s post. Users can interact by replying to each other’s tweets with the reply button or by writing a tweet starting with a “@” and the user screen name. They can also send a private direct message (DM) to other accounts which are also constrained within 140 characters.</w:t>
      </w:r>
      <w:r w:rsidR="00BB1F84" w:rsidRPr="007E1CF6">
        <w:rPr>
          <w:noProof/>
        </w:rPr>
        <w:t xml:space="preserve"> </w:t>
      </w:r>
      <w:r w:rsidRPr="007E1CF6">
        <w:rPr>
          <w:noProof/>
        </w:rPr>
        <w:t>User can also mention other user in their tweet by writing “@” followed by the user screen</w:t>
      </w:r>
      <w:r w:rsidR="00BB1F84" w:rsidRPr="007E1CF6">
        <w:rPr>
          <w:noProof/>
        </w:rPr>
        <w:t xml:space="preserve"> </w:t>
      </w:r>
      <w:r w:rsidRPr="007E1CF6">
        <w:rPr>
          <w:noProof/>
        </w:rPr>
        <w:t>name. A mention is constructed the same way as reply, but the Twitter handle is not the first thing</w:t>
      </w:r>
      <w:r w:rsidR="00BB1F84" w:rsidRPr="007E1CF6">
        <w:rPr>
          <w:noProof/>
        </w:rPr>
        <w:t xml:space="preserve"> </w:t>
      </w:r>
      <w:r w:rsidRPr="007E1CF6">
        <w:rPr>
          <w:noProof/>
        </w:rPr>
        <w:t>in the post. When a Twitter user want to share another user tweet with his followers, he can retweet</w:t>
      </w:r>
      <w:r w:rsidR="00BB1F84" w:rsidRPr="007E1CF6">
        <w:rPr>
          <w:noProof/>
        </w:rPr>
        <w:t xml:space="preserve"> </w:t>
      </w:r>
      <w:r w:rsidRPr="007E1CF6">
        <w:rPr>
          <w:noProof/>
        </w:rPr>
        <w:t>the tweet. In general popularity of a tweet is measured by the number of retweets.</w:t>
      </w:r>
    </w:p>
    <w:p w14:paraId="2E0C571E" w14:textId="08646170" w:rsidR="00C869F4" w:rsidRPr="007E1CF6" w:rsidRDefault="00C869F4" w:rsidP="00C869F4">
      <w:pPr>
        <w:rPr>
          <w:noProof/>
        </w:rPr>
      </w:pPr>
      <w:r w:rsidRPr="007E1CF6">
        <w:rPr>
          <w:noProof/>
        </w:rPr>
        <w:t>Finally, the last important concept in Twitter is the hashtag. A hashtag is a word or a sequence</w:t>
      </w:r>
      <w:r w:rsidR="00BB1F84" w:rsidRPr="007E1CF6">
        <w:rPr>
          <w:noProof/>
        </w:rPr>
        <w:t xml:space="preserve"> </w:t>
      </w:r>
      <w:r w:rsidRPr="007E1CF6">
        <w:rPr>
          <w:noProof/>
        </w:rPr>
        <w:t>of word preceded by a hash sign (#). Hashtags are used to identify tweets on a specific topic.</w:t>
      </w:r>
      <w:r w:rsidR="00BB1F84" w:rsidRPr="007E1CF6">
        <w:rPr>
          <w:noProof/>
        </w:rPr>
        <w:t xml:space="preserve"> </w:t>
      </w:r>
      <w:r w:rsidRPr="007E1CF6">
        <w:rPr>
          <w:noProof/>
        </w:rPr>
        <w:t>Twitter automatically uses these hashtags to create geolocated trending topics: a list of the most</w:t>
      </w:r>
      <w:r w:rsidR="00BB1F84" w:rsidRPr="007E1CF6">
        <w:rPr>
          <w:noProof/>
        </w:rPr>
        <w:t xml:space="preserve"> </w:t>
      </w:r>
      <w:r w:rsidRPr="007E1CF6">
        <w:rPr>
          <w:noProof/>
        </w:rPr>
        <w:t>used hashtags per place (see Figure 2.3). This is especially useful to quickly identify which subjects</w:t>
      </w:r>
      <w:r w:rsidR="00BB1F84" w:rsidRPr="007E1CF6">
        <w:rPr>
          <w:noProof/>
        </w:rPr>
        <w:t xml:space="preserve"> </w:t>
      </w:r>
      <w:r w:rsidRPr="007E1CF6">
        <w:rPr>
          <w:noProof/>
        </w:rPr>
        <w:t>are currently discuss on the social network.</w:t>
      </w:r>
    </w:p>
    <w:p w14:paraId="2A76EA73" w14:textId="77777777" w:rsidR="00C869F4" w:rsidRPr="007E1CF6" w:rsidRDefault="00C869F4" w:rsidP="00C869F4">
      <w:pPr>
        <w:rPr>
          <w:noProof/>
        </w:rPr>
      </w:pPr>
      <w:r w:rsidRPr="007E1CF6">
        <w:rPr>
          <w:noProof/>
        </w:rPr>
        <w:t>Figure 2.3: Screenshot of the Worldwide Trending Topics in Twitter</w:t>
      </w:r>
    </w:p>
    <w:p w14:paraId="2F0CFB5F" w14:textId="77777777" w:rsidR="00C869F4" w:rsidRPr="007E1CF6" w:rsidRDefault="00C869F4" w:rsidP="00C869F4">
      <w:pPr>
        <w:rPr>
          <w:noProof/>
        </w:rPr>
      </w:pPr>
      <w:r w:rsidRPr="007E1CF6">
        <w:rPr>
          <w:noProof/>
        </w:rPr>
        <w:t>Tweets can also be geolocated. On mobile client, a user can share his exact location (GPS</w:t>
      </w:r>
    </w:p>
    <w:p w14:paraId="40BBCD26" w14:textId="321EF84E" w:rsidR="00C869F4" w:rsidRPr="007E1CF6" w:rsidRDefault="00C869F4" w:rsidP="00C869F4">
      <w:pPr>
        <w:rPr>
          <w:noProof/>
        </w:rPr>
      </w:pPr>
      <w:r w:rsidRPr="007E1CF6">
        <w:rPr>
          <w:noProof/>
        </w:rPr>
        <w:t>coordinates) or manually select a place near him. On desktop, users can decide to turn on their</w:t>
      </w:r>
      <w:r w:rsidR="000B754B" w:rsidRPr="007E1CF6">
        <w:rPr>
          <w:noProof/>
        </w:rPr>
        <w:t xml:space="preserve"> </w:t>
      </w:r>
      <w:r w:rsidRPr="007E1CF6">
        <w:rPr>
          <w:noProof/>
        </w:rPr>
        <w:t>location and choose from a predefined list of cities around them.</w:t>
      </w:r>
    </w:p>
    <w:p w14:paraId="45AE5D41" w14:textId="69288FE4" w:rsidR="00C869F4" w:rsidRPr="007E1CF6" w:rsidRDefault="00C869F4" w:rsidP="00C869F4">
      <w:pPr>
        <w:rPr>
          <w:noProof/>
        </w:rPr>
      </w:pPr>
      <w:r w:rsidRPr="007E1CF6">
        <w:rPr>
          <w:noProof/>
        </w:rPr>
        <w:t>In January 2017, Twitter had 317 million monthly active users, 500 millions tweets per day with</w:t>
      </w:r>
      <w:r w:rsidR="007F42A8" w:rsidRPr="007E1CF6">
        <w:rPr>
          <w:noProof/>
        </w:rPr>
        <w:t xml:space="preserve"> </w:t>
      </w:r>
      <w:r w:rsidR="00C514C2" w:rsidRPr="007E1CF6">
        <w:rPr>
          <w:noProof/>
        </w:rPr>
        <w:t xml:space="preserve">  </w:t>
      </w:r>
      <w:r w:rsidRPr="007E1CF6">
        <w:rPr>
          <w:noProof/>
        </w:rPr>
        <w:t>80% of the twitters tweeting from mobile devices1.</w:t>
      </w:r>
    </w:p>
    <w:p w14:paraId="54250993" w14:textId="77777777" w:rsidR="000B754B" w:rsidRPr="007E1CF6" w:rsidRDefault="000B754B" w:rsidP="00C869F4">
      <w:pPr>
        <w:rPr>
          <w:noProof/>
        </w:rPr>
      </w:pPr>
    </w:p>
    <w:p w14:paraId="0A3D1081" w14:textId="651CE92F" w:rsidR="00A82317" w:rsidRPr="007E1CF6" w:rsidRDefault="00A82317" w:rsidP="00A82317">
      <w:pPr>
        <w:pStyle w:val="Balk3"/>
        <w:rPr>
          <w:i w:val="0"/>
          <w:noProof/>
        </w:rPr>
      </w:pPr>
      <w:bookmarkStart w:id="33" w:name="_Toc5813581"/>
      <w:r w:rsidRPr="007E1CF6">
        <w:rPr>
          <w:i w:val="0"/>
          <w:noProof/>
        </w:rPr>
        <w:t>Working with Twitter Data</w:t>
      </w:r>
      <w:bookmarkEnd w:id="33"/>
    </w:p>
    <w:p w14:paraId="212A9F32" w14:textId="35CA1DF5" w:rsidR="00427803" w:rsidRPr="007E1CF6" w:rsidRDefault="00427803" w:rsidP="00427803">
      <w:pPr>
        <w:rPr>
          <w:noProof/>
        </w:rPr>
      </w:pPr>
    </w:p>
    <w:p w14:paraId="31C047BC" w14:textId="060D584E" w:rsidR="00427803" w:rsidRPr="007E1CF6" w:rsidRDefault="007263C3" w:rsidP="00427803">
      <w:pPr>
        <w:rPr>
          <w:noProof/>
        </w:rPr>
      </w:pPr>
      <w:r w:rsidRPr="007E1CF6">
        <w:rPr>
          <w:noProof/>
        </w:rPr>
        <w:t>T</w:t>
      </w:r>
      <w:r w:rsidR="00427803" w:rsidRPr="007E1CF6">
        <w:rPr>
          <w:noProof/>
        </w:rPr>
        <w:t>witter provides several Application Programming Interfaces (APIs) to get tweets:</w:t>
      </w:r>
    </w:p>
    <w:p w14:paraId="0BCA4E34" w14:textId="350F6D72" w:rsidR="00427803" w:rsidRPr="007E1CF6" w:rsidRDefault="00427803" w:rsidP="00427803">
      <w:pPr>
        <w:rPr>
          <w:noProof/>
        </w:rPr>
      </w:pPr>
      <w:r w:rsidRPr="007E1CF6">
        <w:rPr>
          <w:noProof/>
        </w:rPr>
        <w:t>1See https://www.omnicoreagency.com/twitter-statistics/.</w:t>
      </w:r>
    </w:p>
    <w:p w14:paraId="6B26D291" w14:textId="77777777" w:rsidR="00427803" w:rsidRPr="007E1CF6" w:rsidRDefault="00427803" w:rsidP="00427803">
      <w:pPr>
        <w:rPr>
          <w:noProof/>
        </w:rPr>
      </w:pPr>
      <w:r w:rsidRPr="007E1CF6">
        <w:rPr>
          <w:noProof/>
        </w:rPr>
        <w:t>A REST (REpresentational State Transfer) API2 designed to read and write Twitter data.</w:t>
      </w:r>
    </w:p>
    <w:p w14:paraId="6F4FD075" w14:textId="3C362DED" w:rsidR="00427803" w:rsidRPr="007E1CF6" w:rsidRDefault="00427803" w:rsidP="00427803">
      <w:pPr>
        <w:rPr>
          <w:noProof/>
        </w:rPr>
      </w:pPr>
      <w:r w:rsidRPr="007E1CF6">
        <w:rPr>
          <w:noProof/>
        </w:rPr>
        <w:lastRenderedPageBreak/>
        <w:t>With this API a developer can control his own account and access Twitter Data such as other</w:t>
      </w:r>
      <w:r w:rsidR="00937962" w:rsidRPr="007E1CF6">
        <w:rPr>
          <w:noProof/>
        </w:rPr>
        <w:t xml:space="preserve"> </w:t>
      </w:r>
      <w:r w:rsidRPr="007E1CF6">
        <w:rPr>
          <w:noProof/>
        </w:rPr>
        <w:t>persons tweets or descriptions. This API also contains the Twitter Search API, allowing</w:t>
      </w:r>
      <w:r w:rsidR="00937962" w:rsidRPr="007E1CF6">
        <w:rPr>
          <w:noProof/>
        </w:rPr>
        <w:t xml:space="preserve"> </w:t>
      </w:r>
      <w:r w:rsidRPr="007E1CF6">
        <w:rPr>
          <w:noProof/>
        </w:rPr>
        <w:t>“queries against the indices of recent or popular Tweets and behaves similarly to, but not</w:t>
      </w:r>
      <w:r w:rsidR="00937962" w:rsidRPr="007E1CF6">
        <w:rPr>
          <w:noProof/>
        </w:rPr>
        <w:t xml:space="preserve"> </w:t>
      </w:r>
      <w:r w:rsidRPr="007E1CF6">
        <w:rPr>
          <w:noProof/>
        </w:rPr>
        <w:t>exactly like the Search feature available in Twitter mobile or web clients, such as Twitter.com</w:t>
      </w:r>
      <w:r w:rsidR="00937962" w:rsidRPr="007E1CF6">
        <w:rPr>
          <w:noProof/>
        </w:rPr>
        <w:t xml:space="preserve"> </w:t>
      </w:r>
      <w:r w:rsidRPr="007E1CF6">
        <w:rPr>
          <w:noProof/>
        </w:rPr>
        <w:t>search”. This last API will not retrieve tweets older than 7 days.</w:t>
      </w:r>
      <w:r w:rsidR="00937962" w:rsidRPr="007E1CF6">
        <w:rPr>
          <w:noProof/>
        </w:rPr>
        <w:t xml:space="preserve"> </w:t>
      </w:r>
      <w:r w:rsidRPr="007E1CF6">
        <w:rPr>
          <w:noProof/>
        </w:rPr>
        <w:t>A Streaming API3 which gives developers access to realtime data in Twitter such as a 1%</w:t>
      </w:r>
    </w:p>
    <w:p w14:paraId="476B0C1C" w14:textId="5B6CE240" w:rsidR="007263C3" w:rsidRPr="007E1CF6" w:rsidRDefault="00427803" w:rsidP="007263C3">
      <w:pPr>
        <w:rPr>
          <w:noProof/>
        </w:rPr>
      </w:pPr>
      <w:r w:rsidRPr="007E1CF6">
        <w:rPr>
          <w:noProof/>
        </w:rPr>
        <w:t>sample of all the tweets. This API also allows developers to get all the tweets from a user or</w:t>
      </w:r>
      <w:r w:rsidR="00937962" w:rsidRPr="007E1CF6">
        <w:rPr>
          <w:noProof/>
        </w:rPr>
        <w:t xml:space="preserve"> </w:t>
      </w:r>
      <w:r w:rsidRPr="007E1CF6">
        <w:rPr>
          <w:noProof/>
        </w:rPr>
        <w:t>for a specific set of keywords (up to 1% of the Twitter volume).</w:t>
      </w:r>
      <w:r w:rsidR="00937962" w:rsidRPr="007E1CF6">
        <w:rPr>
          <w:noProof/>
        </w:rPr>
        <w:t xml:space="preserve"> </w:t>
      </w:r>
      <w:r w:rsidRPr="007E1CF6">
        <w:rPr>
          <w:noProof/>
        </w:rPr>
        <w:t>The GNIP API4 is a pay-per-use API. GNIP, a company purchased by Twitter in 2014, is</w:t>
      </w:r>
      <w:r w:rsidR="00937962" w:rsidRPr="007E1CF6">
        <w:rPr>
          <w:noProof/>
        </w:rPr>
        <w:t xml:space="preserve"> </w:t>
      </w:r>
      <w:r w:rsidRPr="007E1CF6">
        <w:rPr>
          <w:noProof/>
        </w:rPr>
        <w:t>specialized in social media API aggregation. GNIP API for Twitter is the same as REST and</w:t>
      </w:r>
      <w:r w:rsidR="00937962" w:rsidRPr="007E1CF6">
        <w:rPr>
          <w:noProof/>
        </w:rPr>
        <w:t xml:space="preserve"> </w:t>
      </w:r>
      <w:r w:rsidRPr="007E1CF6">
        <w:rPr>
          <w:noProof/>
        </w:rPr>
        <w:t>STREAMING APIs without any limitations.</w:t>
      </w:r>
    </w:p>
    <w:p w14:paraId="5359D918" w14:textId="77777777" w:rsidR="00F757F3" w:rsidRPr="007E1CF6" w:rsidRDefault="00F757F3" w:rsidP="007263C3">
      <w:pPr>
        <w:rPr>
          <w:noProof/>
        </w:rPr>
      </w:pPr>
    </w:p>
    <w:p w14:paraId="34553FEF" w14:textId="62DB9527" w:rsidR="00B144B9" w:rsidRPr="007E1CF6" w:rsidRDefault="00A82317" w:rsidP="00A82317">
      <w:pPr>
        <w:pStyle w:val="Balk2"/>
        <w:rPr>
          <w:noProof/>
        </w:rPr>
      </w:pPr>
      <w:bookmarkStart w:id="34" w:name="_Toc5813583"/>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4"/>
    </w:p>
    <w:p w14:paraId="1CF5F327" w14:textId="11589E68" w:rsidR="00186106" w:rsidRPr="007E1CF6" w:rsidRDefault="00186106" w:rsidP="00186106">
      <w:pPr>
        <w:numPr>
          <w:ilvl w:val="2"/>
          <w:numId w:val="40"/>
        </w:numPr>
        <w:rPr>
          <w:iCs/>
          <w:noProof/>
        </w:rPr>
      </w:pPr>
      <w:r w:rsidRPr="007E1CF6">
        <w:rPr>
          <w:iCs/>
          <w:noProof/>
        </w:rPr>
        <w:t>What is Hurriyet Newspaper?</w:t>
      </w:r>
    </w:p>
    <w:p w14:paraId="3C5CC7BC" w14:textId="05B80A3A" w:rsidR="00A37C4D" w:rsidRPr="007E1CF6" w:rsidRDefault="004E3D73" w:rsidP="00944ABE">
      <w:pPr>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3555B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7]","plainTextFormattedCitation":"[7]","previouslyFormattedCitation":"[6]"},"properties":{"noteIndex":0},"schema":"https://github.com/citation-style-language/schema/raw/master/csl-citation.json"}</w:instrText>
      </w:r>
      <w:r w:rsidR="00186106" w:rsidRPr="007E1CF6">
        <w:rPr>
          <w:noProof/>
        </w:rPr>
        <w:fldChar w:fldCharType="separate"/>
      </w:r>
      <w:r w:rsidR="003555B1" w:rsidRPr="003555B1">
        <w:rPr>
          <w:noProof/>
        </w:rPr>
        <w:t>[7]</w:t>
      </w:r>
      <w:r w:rsidR="00186106" w:rsidRPr="007E1CF6">
        <w:rPr>
          <w:noProof/>
        </w:rPr>
        <w:fldChar w:fldCharType="end"/>
      </w:r>
    </w:p>
    <w:p w14:paraId="390C894C" w14:textId="0496DEB5" w:rsidR="00186106" w:rsidRPr="007E1CF6" w:rsidRDefault="00186106" w:rsidP="00186106">
      <w:pPr>
        <w:numPr>
          <w:ilvl w:val="2"/>
          <w:numId w:val="40"/>
        </w:numPr>
        <w:rPr>
          <w:iCs/>
          <w:noProof/>
        </w:rPr>
      </w:pPr>
      <w:r w:rsidRPr="007E1CF6">
        <w:rPr>
          <w:iCs/>
          <w:noProof/>
        </w:rPr>
        <w:t>Hurriyet Newspaper API</w:t>
      </w:r>
    </w:p>
    <w:p w14:paraId="2AEA82E6" w14:textId="2E14A5FC" w:rsidR="00186106" w:rsidRPr="007E1CF6" w:rsidRDefault="00186106" w:rsidP="00B20C88">
      <w:pPr>
        <w:rPr>
          <w:iCs/>
          <w:noProof/>
        </w:rPr>
      </w:pPr>
      <w:r w:rsidRPr="007E1CF6">
        <w:rPr>
          <w:iCs/>
          <w:noProof/>
        </w:rPr>
        <w:t>Hürriyet API (application programming interface) is an interface which enables the usage of Hürriyet data programmatically in web / mobile / desktop applications.</w:t>
      </w:r>
      <w:r w:rsidR="005B605A" w:rsidRPr="007E1CF6">
        <w:rPr>
          <w:iCs/>
          <w:noProof/>
        </w:rPr>
        <w:t xml:space="preserve"> It is a free service for now. With Hürriyet API, can be reached news, columns, writers, photo galleries and pages. </w:t>
      </w:r>
      <w:r w:rsidR="00B20C88" w:rsidRPr="007E1CF6">
        <w:rPr>
          <w:iCs/>
          <w:noProof/>
        </w:rPr>
        <w:t>Hürriyet API was established with a RESTful-based, resource-oriented architecture. Hürriyet data can be accessed via standard HTTP requests. The resultant set of results is in JSON format. Requests via the API are limited to 5 per second and 500 per hour to prevent abuse.</w:t>
      </w:r>
      <w:r w:rsidR="00B20C88" w:rsidRPr="007E1CF6">
        <w:rPr>
          <w:iCs/>
          <w:noProof/>
        </w:rPr>
        <w:fldChar w:fldCharType="begin" w:fldLock="1"/>
      </w:r>
      <w:r w:rsidR="003555B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8]","plainTextFormattedCitation":"[8]","previouslyFormattedCitation":"[7]"},"properties":{"noteIndex":0},"schema":"https://github.com/citation-style-language/schema/raw/master/csl-citation.json"}</w:instrText>
      </w:r>
      <w:r w:rsidR="00B20C88" w:rsidRPr="007E1CF6">
        <w:rPr>
          <w:iCs/>
          <w:noProof/>
        </w:rPr>
        <w:fldChar w:fldCharType="separate"/>
      </w:r>
      <w:r w:rsidR="003555B1" w:rsidRPr="003555B1">
        <w:rPr>
          <w:iCs/>
          <w:noProof/>
        </w:rPr>
        <w:t>[8]</w:t>
      </w:r>
      <w:r w:rsidR="00B20C88" w:rsidRPr="007E1CF6">
        <w:rPr>
          <w:iCs/>
          <w:noProof/>
        </w:rPr>
        <w:fldChar w:fldCharType="end"/>
      </w:r>
    </w:p>
    <w:p w14:paraId="209632DC" w14:textId="436AC263" w:rsidR="00837D74" w:rsidRPr="007E1CF6" w:rsidRDefault="004650B6" w:rsidP="00837D74">
      <w:pPr>
        <w:numPr>
          <w:ilvl w:val="2"/>
          <w:numId w:val="40"/>
        </w:numPr>
        <w:rPr>
          <w:iCs/>
          <w:noProof/>
        </w:rPr>
      </w:pPr>
      <w:r w:rsidRPr="007E1CF6">
        <w:rPr>
          <w:iCs/>
          <w:noProof/>
        </w:rPr>
        <w:t>What is OData</w:t>
      </w:r>
    </w:p>
    <w:p w14:paraId="7A2B578C" w14:textId="092327C7" w:rsidR="004650B6" w:rsidRPr="007E1CF6" w:rsidRDefault="004650B6" w:rsidP="004650B6">
      <w:pPr>
        <w:rPr>
          <w:iCs/>
          <w:noProof/>
        </w:rPr>
      </w:pPr>
      <w:r w:rsidRPr="007E1CF6">
        <w:rPr>
          <w:iCs/>
          <w:noProof/>
        </w:rPr>
        <w:t>The OData (Open Data Protocol) REST-based data source using the HTTP protocol is a global protocol for querying services.</w:t>
      </w:r>
    </w:p>
    <w:p w14:paraId="6BCA9B3B" w14:textId="77777777" w:rsidR="004650B6" w:rsidRPr="007E1CF6" w:rsidRDefault="004650B6" w:rsidP="004650B6">
      <w:pPr>
        <w:rPr>
          <w:iCs/>
          <w:noProof/>
        </w:rPr>
      </w:pPr>
      <w:r w:rsidRPr="007E1CF6">
        <w:rPr>
          <w:iCs/>
          <w:noProof/>
        </w:rPr>
        <w:t>With the OData standards, you can quickly, without wasting much time on basic standards such as request and response headers, status codes, HTTP methods (GET, POST and so on), and query options. you can only create RESTful APIs by building business logic.</w:t>
      </w:r>
    </w:p>
    <w:p w14:paraId="56B20C8F" w14:textId="77777777" w:rsidR="004650B6" w:rsidRPr="007E1CF6" w:rsidRDefault="004650B6" w:rsidP="004650B6">
      <w:pPr>
        <w:rPr>
          <w:iCs/>
          <w:noProof/>
        </w:rPr>
      </w:pPr>
    </w:p>
    <w:p w14:paraId="71B02CF3" w14:textId="0798B9F9" w:rsidR="004650B6" w:rsidRPr="007E1CF6" w:rsidRDefault="004650B6" w:rsidP="004650B6">
      <w:pPr>
        <w:rPr>
          <w:iCs/>
          <w:noProof/>
        </w:rPr>
      </w:pPr>
      <w:r w:rsidRPr="007E1CF6">
        <w:rPr>
          <w:iCs/>
          <w:noProof/>
        </w:rPr>
        <w:lastRenderedPageBreak/>
        <w:t>It is easy to consume OData services. OData metadata is easily rendered by the client - interpretable. Therefore, integration into powerful and expandable client applications can be done quickly and easily.</w:t>
      </w:r>
    </w:p>
    <w:p w14:paraId="386986F2" w14:textId="77777777" w:rsidR="004650B6" w:rsidRPr="007E1CF6" w:rsidRDefault="004650B6" w:rsidP="004650B6">
      <w:pPr>
        <w:ind w:left="720"/>
        <w:rPr>
          <w:iCs/>
          <w:noProof/>
        </w:rPr>
      </w:pPr>
    </w:p>
    <w:p w14:paraId="726512F1" w14:textId="24B9B81D" w:rsidR="004650B6" w:rsidRPr="007E1CF6" w:rsidRDefault="004650B6" w:rsidP="00837D74">
      <w:pPr>
        <w:numPr>
          <w:ilvl w:val="2"/>
          <w:numId w:val="40"/>
        </w:numPr>
        <w:rPr>
          <w:iCs/>
          <w:noProof/>
        </w:rPr>
      </w:pPr>
      <w:r w:rsidRPr="007E1CF6">
        <w:rPr>
          <w:iCs/>
          <w:noProof/>
        </w:rPr>
        <w:t>Hürriyet API - OData Usage</w:t>
      </w:r>
    </w:p>
    <w:p w14:paraId="42860D9C" w14:textId="511A570A" w:rsidR="004650B6" w:rsidRPr="007E1CF6" w:rsidRDefault="004650B6" w:rsidP="004650B6">
      <w:pPr>
        <w:rPr>
          <w:iCs/>
          <w:noProof/>
        </w:rPr>
      </w:pPr>
      <w:r w:rsidRPr="007E1CF6">
        <w:rPr>
          <w:iCs/>
          <w:noProof/>
        </w:rPr>
        <w:t>The OData structure has a unique query structure. Below are some of the most basic query keywords and their functionality briefly outlined:</w:t>
      </w:r>
    </w:p>
    <w:p w14:paraId="3F1A8A9D" w14:textId="65F65B92" w:rsidR="004650B6" w:rsidRPr="007E1CF6" w:rsidRDefault="004650B6" w:rsidP="004650B6">
      <w:pPr>
        <w:rPr>
          <w:iCs/>
          <w:noProof/>
        </w:rPr>
      </w:pPr>
      <w:r w:rsidRPr="007E1CF6">
        <w:rPr>
          <w:iCs/>
          <w:noProof/>
        </w:rPr>
        <w:t>$ select -&gt; Limits the columns / 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4650B6">
      <w:pPr>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550D999" w:rsidR="004650B6" w:rsidRPr="007E1CF6" w:rsidRDefault="004650B6" w:rsidP="004650B6">
      <w:pPr>
        <w:rPr>
          <w:iCs/>
          <w:noProof/>
        </w:rPr>
      </w:pPr>
      <w:r w:rsidRPr="007E1CF6">
        <w:rPr>
          <w:iCs/>
          <w:noProof/>
        </w:rPr>
        <w:t xml:space="preserve">$ filter -&gt; By adding a filter to the query, the answer set </w:t>
      </w:r>
      <w:r w:rsidR="00D34DC0" w:rsidRPr="007E1CF6">
        <w:rPr>
          <w:iCs/>
          <w:noProof/>
        </w:rPr>
        <w:t>can be</w:t>
      </w:r>
      <w:r w:rsidRPr="007E1CF6">
        <w:rPr>
          <w:iCs/>
          <w:noProof/>
        </w:rPr>
        <w:t xml:space="preserve"> limited. Example use;</w:t>
      </w:r>
    </w:p>
    <w:p w14:paraId="2BCAD104" w14:textId="77777777" w:rsidR="00D34DC0" w:rsidRPr="007E1CF6" w:rsidRDefault="00D34DC0" w:rsidP="00D34DC0">
      <w:pPr>
        <w:pStyle w:val="ListeParagraf"/>
        <w:numPr>
          <w:ilvl w:val="0"/>
          <w:numId w:val="45"/>
        </w:numPr>
        <w:rPr>
          <w:iCs/>
          <w:noProof/>
        </w:rPr>
      </w:pPr>
      <w:r w:rsidRPr="007E1CF6">
        <w:rPr>
          <w:iCs/>
          <w:noProof/>
        </w:rPr>
        <w:t>https://api.hurriyet.com.tr/v1/articles?$filter=Path eq '/gundem/'</w:t>
      </w:r>
    </w:p>
    <w:p w14:paraId="03ADA351" w14:textId="2B5D0D0F" w:rsidR="004650B6" w:rsidRPr="007E1CF6" w:rsidRDefault="004650B6" w:rsidP="004650B6">
      <w:pPr>
        <w:rPr>
          <w:iCs/>
          <w:noProof/>
        </w:rPr>
      </w:pPr>
      <w:r w:rsidRPr="007E1CF6">
        <w:rPr>
          <w:iCs/>
          <w:noProof/>
        </w:rPr>
        <w:t>ball -&gt; Limit the number of records in the response set that will be returned from the query. Example use;</w:t>
      </w:r>
    </w:p>
    <w:p w14:paraId="530CFAF4" w14:textId="77777777" w:rsidR="004650B6" w:rsidRPr="007E1CF6" w:rsidRDefault="004650B6" w:rsidP="00D34DC0">
      <w:pPr>
        <w:pStyle w:val="ListeParagraf"/>
        <w:numPr>
          <w:ilvl w:val="0"/>
          <w:numId w:val="45"/>
        </w:numPr>
        <w:rPr>
          <w:iCs/>
          <w:noProof/>
        </w:rPr>
      </w:pPr>
      <w:r w:rsidRPr="007E1CF6">
        <w:rPr>
          <w:iCs/>
          <w:noProof/>
        </w:rPr>
        <w:t>https://api.hurriyet.com.tr/v1/articles?$top=3</w:t>
      </w:r>
    </w:p>
    <w:p w14:paraId="340445C6" w14:textId="77777777" w:rsidR="004650B6" w:rsidRPr="007E1CF6" w:rsidRDefault="004650B6" w:rsidP="004650B6">
      <w:pPr>
        <w:rPr>
          <w:iCs/>
          <w:noProof/>
        </w:rPr>
      </w:pPr>
      <w:r w:rsidRPr="007E1CF6">
        <w:rPr>
          <w:iCs/>
          <w:noProof/>
        </w:rPr>
        <w:t>You can also use these keywords together to increase the number of filters in the result set and make it easier to reach the desired result set. Example use;</w:t>
      </w:r>
    </w:p>
    <w:p w14:paraId="22F57C52" w14:textId="77777777" w:rsidR="004650B6" w:rsidRPr="007E1CF6" w:rsidRDefault="004650B6" w:rsidP="004650B6">
      <w:pPr>
        <w:rPr>
          <w:iCs/>
          <w:noProof/>
        </w:rPr>
      </w:pPr>
    </w:p>
    <w:p w14:paraId="3EAF22E4" w14:textId="77777777" w:rsidR="004650B6" w:rsidRPr="007E1CF6" w:rsidRDefault="004650B6" w:rsidP="004650B6">
      <w:pPr>
        <w:rPr>
          <w:iCs/>
          <w:noProof/>
        </w:rPr>
      </w:pPr>
      <w:r w:rsidRPr="007E1CF6">
        <w:rPr>
          <w:iCs/>
          <w:noProof/>
        </w:rPr>
        <w:t>https://api.hurriyet.com.tr/v1/articles?$select=Title&amp;$filter=ModifiedDate ge Datetime'2014-10-10T10: 41: 31Z '&amp; $ top = 3</w:t>
      </w:r>
    </w:p>
    <w:p w14:paraId="56E77DDF" w14:textId="75984A49" w:rsidR="004650B6" w:rsidRPr="007E1CF6" w:rsidRDefault="004650B6" w:rsidP="004650B6">
      <w:pPr>
        <w:rPr>
          <w:iCs/>
          <w:noProof/>
        </w:rPr>
      </w:pPr>
      <w:r w:rsidRPr="007E1CF6">
        <w:rPr>
          <w:iCs/>
          <w:noProof/>
        </w:rPr>
        <w:t>Using OData protocol on Hürriyet API service;</w:t>
      </w:r>
      <w:r w:rsidR="00A858FE" w:rsidRPr="007E1CF6">
        <w:rPr>
          <w:iCs/>
          <w:noProof/>
        </w:rPr>
        <w:t xml:space="preserve"> </w:t>
      </w:r>
      <w:r w:rsidR="00BB0DD2" w:rsidRPr="007E1CF6">
        <w:rPr>
          <w:iCs/>
          <w:noProof/>
        </w:rPr>
        <w:t xml:space="preserve"> </w:t>
      </w:r>
    </w:p>
    <w:p w14:paraId="09D4AF47" w14:textId="77777777" w:rsidR="004650B6" w:rsidRPr="007E1CF6" w:rsidRDefault="004650B6" w:rsidP="004650B6">
      <w:pPr>
        <w:rPr>
          <w:iCs/>
          <w:noProof/>
        </w:rPr>
      </w:pPr>
      <w:r w:rsidRPr="007E1CF6">
        <w:rPr>
          <w:iCs/>
          <w:noProof/>
        </w:rPr>
        <w:t>News in the system (Articles),</w:t>
      </w:r>
    </w:p>
    <w:p w14:paraId="3F54F369" w14:textId="77777777" w:rsidR="004650B6" w:rsidRPr="007E1CF6" w:rsidRDefault="004650B6" w:rsidP="004650B6">
      <w:pPr>
        <w:rPr>
          <w:iCs/>
          <w:noProof/>
        </w:rPr>
      </w:pPr>
      <w:r w:rsidRPr="007E1CF6">
        <w:rPr>
          <w:iCs/>
          <w:noProof/>
        </w:rPr>
        <w:t>Columns in the system,</w:t>
      </w:r>
    </w:p>
    <w:p w14:paraId="390ADAF6" w14:textId="77777777" w:rsidR="004650B6" w:rsidRPr="007E1CF6" w:rsidRDefault="004650B6" w:rsidP="004650B6">
      <w:pPr>
        <w:rPr>
          <w:iCs/>
          <w:noProof/>
        </w:rPr>
      </w:pPr>
      <w:r w:rsidRPr="007E1CF6">
        <w:rPr>
          <w:iCs/>
          <w:noProof/>
        </w:rPr>
        <w:t>In-system photo galleries (NewsPhotoGalleries),</w:t>
      </w:r>
    </w:p>
    <w:p w14:paraId="707EE4B5" w14:textId="77777777" w:rsidR="004650B6" w:rsidRPr="007E1CF6" w:rsidRDefault="004650B6" w:rsidP="004650B6">
      <w:pPr>
        <w:rPr>
          <w:iCs/>
          <w:noProof/>
        </w:rPr>
      </w:pPr>
      <w:r w:rsidRPr="007E1CF6">
        <w:rPr>
          <w:iCs/>
          <w:noProof/>
        </w:rPr>
        <w:t>The pages in the system and the pages assigned to the pages (Pages),</w:t>
      </w:r>
    </w:p>
    <w:p w14:paraId="4F18EFAF" w14:textId="77777777" w:rsidR="004650B6" w:rsidRPr="007E1CF6" w:rsidRDefault="004650B6" w:rsidP="004650B6">
      <w:pPr>
        <w:rPr>
          <w:iCs/>
          <w:noProof/>
        </w:rPr>
      </w:pPr>
      <w:r w:rsidRPr="007E1CF6">
        <w:rPr>
          <w:iCs/>
          <w:noProof/>
        </w:rPr>
        <w:lastRenderedPageBreak/>
        <w:t>Folders in the system (Paths),</w:t>
      </w:r>
    </w:p>
    <w:p w14:paraId="0AAFF733" w14:textId="77777777" w:rsidR="004650B6" w:rsidRPr="007E1CF6" w:rsidRDefault="004650B6" w:rsidP="004650B6">
      <w:pPr>
        <w:rPr>
          <w:iCs/>
          <w:noProof/>
        </w:rPr>
      </w:pPr>
      <w:r w:rsidRPr="007E1CF6">
        <w:rPr>
          <w:iCs/>
          <w:noProof/>
        </w:rPr>
        <w:t>Writers</w:t>
      </w:r>
    </w:p>
    <w:p w14:paraId="03D8FA91" w14:textId="1BAB2537" w:rsidR="004650B6" w:rsidRPr="007E1CF6" w:rsidRDefault="004650B6" w:rsidP="004650B6">
      <w:pPr>
        <w:rPr>
          <w:iCs/>
          <w:noProof/>
        </w:rPr>
      </w:pPr>
      <w:r w:rsidRPr="007E1CF6">
        <w:rPr>
          <w:iCs/>
          <w:noProof/>
        </w:rPr>
        <w:t>you can query and use them in your applications.</w:t>
      </w:r>
    </w:p>
    <w:p w14:paraId="12E9CD30" w14:textId="77777777" w:rsidR="004650B6" w:rsidRPr="007E1CF6" w:rsidRDefault="004650B6" w:rsidP="004650B6">
      <w:pPr>
        <w:rPr>
          <w:iCs/>
          <w:noProof/>
        </w:rPr>
      </w:pPr>
    </w:p>
    <w:p w14:paraId="7CEAC524" w14:textId="77777777" w:rsidR="004650B6" w:rsidRPr="007E1CF6" w:rsidRDefault="004650B6" w:rsidP="004650B6">
      <w:pPr>
        <w:ind w:left="720"/>
        <w:rPr>
          <w:iCs/>
          <w:noProof/>
        </w:rPr>
      </w:pPr>
    </w:p>
    <w:p w14:paraId="57206FBD" w14:textId="77777777" w:rsidR="00837D74" w:rsidRPr="007E1CF6" w:rsidRDefault="00837D74" w:rsidP="00B20C88">
      <w:pPr>
        <w:rPr>
          <w:iCs/>
          <w:noProof/>
        </w:rPr>
      </w:pPr>
    </w:p>
    <w:p w14:paraId="1D40EA26" w14:textId="77777777" w:rsidR="00186106" w:rsidRPr="007E1CF6" w:rsidRDefault="00186106" w:rsidP="00186106">
      <w:pPr>
        <w:ind w:left="720"/>
        <w:rPr>
          <w:iCs/>
          <w:noProof/>
        </w:rPr>
      </w:pPr>
    </w:p>
    <w:p w14:paraId="183E9CAE" w14:textId="62A1BCD4" w:rsidR="00186106" w:rsidRPr="007E1CF6" w:rsidRDefault="00186106">
      <w:pPr>
        <w:spacing w:after="0"/>
        <w:jc w:val="left"/>
        <w:rPr>
          <w:noProof/>
        </w:rPr>
      </w:pPr>
    </w:p>
    <w:p w14:paraId="48630974" w14:textId="77777777" w:rsidR="002A06D8" w:rsidRPr="007E1CF6" w:rsidRDefault="002A06D8">
      <w:pPr>
        <w:spacing w:after="0"/>
        <w:jc w:val="left"/>
        <w:rPr>
          <w:noProof/>
        </w:rPr>
      </w:pPr>
    </w:p>
    <w:p w14:paraId="1F289678" w14:textId="77777777" w:rsidR="002A06D8" w:rsidRPr="007E1CF6" w:rsidRDefault="002A06D8" w:rsidP="002A06D8">
      <w:pPr>
        <w:spacing w:after="0"/>
        <w:jc w:val="left"/>
        <w:rPr>
          <w:noProof/>
        </w:rPr>
      </w:pPr>
    </w:p>
    <w:p w14:paraId="286E9672" w14:textId="69AE015A" w:rsidR="00542B1E" w:rsidRPr="007E1CF6" w:rsidRDefault="00542B1E" w:rsidP="00542B1E">
      <w:pPr>
        <w:jc w:val="center"/>
        <w:rPr>
          <w:b/>
          <w:noProof/>
        </w:rPr>
      </w:pPr>
      <w:r w:rsidRPr="007E1CF6">
        <w:rPr>
          <w:b/>
          <w:noProof/>
        </w:rPr>
        <w:t>CHAPTER 3</w:t>
      </w:r>
    </w:p>
    <w:p w14:paraId="358E59D9" w14:textId="77777777" w:rsidR="00542B1E" w:rsidRPr="007E1CF6" w:rsidRDefault="00542B1E" w:rsidP="00542B1E">
      <w:pPr>
        <w:jc w:val="center"/>
        <w:rPr>
          <w:b/>
          <w:noProof/>
        </w:rPr>
      </w:pPr>
    </w:p>
    <w:p w14:paraId="3119A9C8" w14:textId="1CE0F727" w:rsidR="00542B1E" w:rsidRPr="007E1CF6" w:rsidRDefault="00512ABE" w:rsidP="00542B1E">
      <w:pPr>
        <w:pStyle w:val="Balk1"/>
        <w:tabs>
          <w:tab w:val="clear" w:pos="216"/>
          <w:tab w:val="left" w:pos="284"/>
        </w:tabs>
        <w:ind w:right="295"/>
        <w:jc w:val="center"/>
        <w:rPr>
          <w:noProof/>
          <w:szCs w:val="24"/>
        </w:rPr>
      </w:pPr>
      <w:bookmarkStart w:id="35" w:name="_Toc5813584"/>
      <w:r w:rsidRPr="007E1CF6">
        <w:rPr>
          <w:noProof/>
          <w:szCs w:val="24"/>
        </w:rPr>
        <w:t>LITERATURE REVIEW</w:t>
      </w:r>
      <w:bookmarkEnd w:id="35"/>
    </w:p>
    <w:p w14:paraId="3D877EE2" w14:textId="5ABAFEB9" w:rsidR="005B6738" w:rsidRPr="007E1CF6" w:rsidRDefault="005B6738" w:rsidP="001D38D6">
      <w:pPr>
        <w:pStyle w:val="Balk2"/>
        <w:numPr>
          <w:ilvl w:val="0"/>
          <w:numId w:val="0"/>
        </w:numPr>
        <w:rPr>
          <w:noProof/>
        </w:rPr>
      </w:pPr>
    </w:p>
    <w:p w14:paraId="59F08786" w14:textId="64DAC337" w:rsidR="005B6738" w:rsidRPr="007E1CF6" w:rsidRDefault="005B6738" w:rsidP="005B6738">
      <w:pPr>
        <w:rPr>
          <w:noProof/>
        </w:rPr>
      </w:pPr>
    </w:p>
    <w:p w14:paraId="377FF078" w14:textId="55E5DA29" w:rsidR="005D1DC5" w:rsidRPr="007E1CF6" w:rsidRDefault="005D1DC5" w:rsidP="005B6738">
      <w:pPr>
        <w:rPr>
          <w:noProof/>
        </w:rPr>
      </w:pPr>
    </w:p>
    <w:p w14:paraId="6DEF4842" w14:textId="0FB4055D" w:rsidR="005D1DC5" w:rsidRPr="007E1CF6" w:rsidRDefault="005D1DC5" w:rsidP="005B6738">
      <w:pPr>
        <w:rPr>
          <w:noProof/>
        </w:rPr>
      </w:pPr>
    </w:p>
    <w:p w14:paraId="607A6EF0" w14:textId="77777777" w:rsidR="005D1DC5" w:rsidRPr="007E1CF6" w:rsidRDefault="005D1DC5" w:rsidP="005D1DC5">
      <w:pPr>
        <w:spacing w:after="0"/>
        <w:jc w:val="left"/>
        <w:rPr>
          <w:noProof/>
        </w:rPr>
      </w:pPr>
    </w:p>
    <w:p w14:paraId="53FEE60C" w14:textId="77777777" w:rsidR="005D1DC5" w:rsidRPr="007E1CF6" w:rsidRDefault="005D1DC5" w:rsidP="005D1DC5">
      <w:pPr>
        <w:spacing w:after="0"/>
        <w:jc w:val="left"/>
        <w:rPr>
          <w:noProof/>
        </w:rPr>
      </w:pPr>
    </w:p>
    <w:p w14:paraId="74CC33AC" w14:textId="69BF0762" w:rsidR="005D1DC5" w:rsidRPr="007E1CF6" w:rsidRDefault="005D1DC5" w:rsidP="005D1DC5">
      <w:pPr>
        <w:jc w:val="center"/>
        <w:rPr>
          <w:b/>
          <w:noProof/>
        </w:rPr>
      </w:pPr>
      <w:r w:rsidRPr="007E1CF6">
        <w:rPr>
          <w:b/>
          <w:noProof/>
        </w:rPr>
        <w:t>CHAPTER 4</w:t>
      </w:r>
    </w:p>
    <w:p w14:paraId="58E73B1A" w14:textId="77777777" w:rsidR="005D1DC5" w:rsidRPr="007E1CF6" w:rsidRDefault="005D1DC5" w:rsidP="004A4F57">
      <w:pPr>
        <w:rPr>
          <w:b/>
          <w:noProof/>
        </w:rPr>
      </w:pPr>
    </w:p>
    <w:p w14:paraId="12E2F376" w14:textId="6D8319D5" w:rsidR="009E39D2" w:rsidRPr="007E1CF6" w:rsidRDefault="009E39D2" w:rsidP="009E39D2">
      <w:pPr>
        <w:pStyle w:val="Balk1"/>
        <w:tabs>
          <w:tab w:val="clear" w:pos="216"/>
          <w:tab w:val="left" w:pos="284"/>
        </w:tabs>
        <w:ind w:right="295"/>
        <w:jc w:val="center"/>
        <w:rPr>
          <w:noProof/>
          <w:szCs w:val="24"/>
        </w:rPr>
      </w:pPr>
      <w:bookmarkStart w:id="36" w:name="_Toc5813585"/>
      <w:r w:rsidRPr="007E1CF6">
        <w:rPr>
          <w:noProof/>
          <w:szCs w:val="24"/>
        </w:rPr>
        <w:lastRenderedPageBreak/>
        <w:t>SYSTEM ARCHITECTURE</w:t>
      </w:r>
      <w:r w:rsidR="00BF53A6" w:rsidRPr="007E1CF6">
        <w:rPr>
          <w:noProof/>
          <w:szCs w:val="24"/>
        </w:rPr>
        <w:t xml:space="preserve"> AND DESIGN</w:t>
      </w:r>
      <w:bookmarkEnd w:id="36"/>
    </w:p>
    <w:p w14:paraId="5982EE26" w14:textId="6A45F976" w:rsidR="009B7663" w:rsidRPr="007E1CF6" w:rsidRDefault="009B7663" w:rsidP="009B7663">
      <w:pPr>
        <w:pStyle w:val="Balk2"/>
        <w:rPr>
          <w:noProof/>
        </w:rPr>
      </w:pPr>
      <w:bookmarkStart w:id="37" w:name="_Toc5813586"/>
      <w:r w:rsidRPr="007E1CF6">
        <w:rPr>
          <w:noProof/>
        </w:rPr>
        <w:t>Approach</w:t>
      </w:r>
      <w:bookmarkEnd w:id="37"/>
    </w:p>
    <w:p w14:paraId="198008F3" w14:textId="1E917D5E" w:rsidR="009B7663" w:rsidRPr="007E1CF6" w:rsidRDefault="009B7663" w:rsidP="009B7663">
      <w:pPr>
        <w:pStyle w:val="Balk2"/>
        <w:rPr>
          <w:noProof/>
        </w:rPr>
      </w:pPr>
      <w:bookmarkStart w:id="38" w:name="_Toc5813587"/>
      <w:r w:rsidRPr="007E1CF6">
        <w:rPr>
          <w:noProof/>
        </w:rPr>
        <w:t>Taxonamy</w:t>
      </w:r>
      <w:bookmarkEnd w:id="38"/>
    </w:p>
    <w:p w14:paraId="4E834FFF" w14:textId="2BB07318" w:rsidR="009B7663" w:rsidRPr="007E1CF6" w:rsidRDefault="009B7663" w:rsidP="009B7663">
      <w:pPr>
        <w:pStyle w:val="Balk2"/>
        <w:rPr>
          <w:noProof/>
        </w:rPr>
      </w:pPr>
      <w:bookmarkStart w:id="39" w:name="_Toc5813588"/>
      <w:r w:rsidRPr="007E1CF6">
        <w:rPr>
          <w:noProof/>
        </w:rPr>
        <w:t>Data Collection</w:t>
      </w:r>
      <w:bookmarkEnd w:id="39"/>
    </w:p>
    <w:p w14:paraId="2B3C1B83" w14:textId="2FB0DA09" w:rsidR="009B7663" w:rsidRPr="007E1CF6" w:rsidRDefault="009B7663" w:rsidP="009B7663">
      <w:pPr>
        <w:pStyle w:val="Balk2"/>
        <w:rPr>
          <w:noProof/>
        </w:rPr>
      </w:pPr>
      <w:bookmarkStart w:id="40" w:name="_Toc5813589"/>
      <w:r w:rsidRPr="007E1CF6">
        <w:rPr>
          <w:noProof/>
        </w:rPr>
        <w:t>Data Preprocessing</w:t>
      </w:r>
      <w:bookmarkEnd w:id="40"/>
    </w:p>
    <w:p w14:paraId="2EA9571A" w14:textId="736D647E" w:rsidR="009B7663" w:rsidRPr="007E1CF6" w:rsidRDefault="009B7663" w:rsidP="009B7663">
      <w:pPr>
        <w:pStyle w:val="Balk2"/>
        <w:rPr>
          <w:noProof/>
        </w:rPr>
      </w:pPr>
      <w:bookmarkStart w:id="41" w:name="_Toc5813590"/>
      <w:r w:rsidRPr="007E1CF6">
        <w:rPr>
          <w:noProof/>
        </w:rPr>
        <w:t>Event Detection</w:t>
      </w:r>
      <w:bookmarkEnd w:id="41"/>
    </w:p>
    <w:p w14:paraId="46B535AD" w14:textId="30D90A16" w:rsidR="00E22DF3" w:rsidRPr="007E1CF6" w:rsidRDefault="00E22DF3" w:rsidP="00E22DF3">
      <w:pPr>
        <w:rPr>
          <w:noProof/>
        </w:rPr>
      </w:pPr>
    </w:p>
    <w:p w14:paraId="1164B879" w14:textId="77777777" w:rsidR="00E22DF3" w:rsidRPr="007E1CF6" w:rsidRDefault="00E22DF3" w:rsidP="00E22DF3">
      <w:pPr>
        <w:rPr>
          <w:noProof/>
        </w:rPr>
      </w:pPr>
    </w:p>
    <w:p w14:paraId="0D2547F3" w14:textId="77777777" w:rsidR="009B7663" w:rsidRPr="007E1CF6" w:rsidRDefault="009B7663" w:rsidP="009B7663">
      <w:pPr>
        <w:rPr>
          <w:noProof/>
        </w:rPr>
      </w:pPr>
    </w:p>
    <w:p w14:paraId="511252D3" w14:textId="4700420B" w:rsidR="009B7663" w:rsidRPr="007E1CF6" w:rsidRDefault="009B7663" w:rsidP="009B7663">
      <w:pPr>
        <w:rPr>
          <w:noProof/>
        </w:rPr>
      </w:pPr>
    </w:p>
    <w:p w14:paraId="427B4C76" w14:textId="77777777" w:rsidR="009B7663" w:rsidRPr="007E1CF6" w:rsidRDefault="009B7663" w:rsidP="009B7663">
      <w:pPr>
        <w:spacing w:after="0"/>
        <w:jc w:val="left"/>
        <w:rPr>
          <w:noProof/>
        </w:rPr>
      </w:pPr>
    </w:p>
    <w:p w14:paraId="0F3116EC" w14:textId="7AA03B62" w:rsidR="009B7663" w:rsidRPr="007E1CF6" w:rsidRDefault="009B7663" w:rsidP="009B7663">
      <w:pPr>
        <w:jc w:val="center"/>
        <w:rPr>
          <w:b/>
          <w:noProof/>
        </w:rPr>
      </w:pPr>
      <w:r w:rsidRPr="007E1CF6">
        <w:rPr>
          <w:b/>
          <w:noProof/>
        </w:rPr>
        <w:t>CHAPTER 5</w:t>
      </w:r>
    </w:p>
    <w:p w14:paraId="69491D38" w14:textId="77777777" w:rsidR="009B7663" w:rsidRPr="007E1CF6" w:rsidRDefault="009B7663" w:rsidP="009B7663">
      <w:pPr>
        <w:rPr>
          <w:b/>
          <w:noProof/>
        </w:rPr>
      </w:pPr>
    </w:p>
    <w:p w14:paraId="34F2E41B" w14:textId="6005C290" w:rsidR="009B7663" w:rsidRPr="007E1CF6" w:rsidRDefault="009B7663" w:rsidP="009B7663">
      <w:pPr>
        <w:pStyle w:val="Balk1"/>
        <w:tabs>
          <w:tab w:val="clear" w:pos="216"/>
          <w:tab w:val="left" w:pos="284"/>
        </w:tabs>
        <w:ind w:right="295"/>
        <w:jc w:val="center"/>
        <w:rPr>
          <w:noProof/>
          <w:szCs w:val="24"/>
        </w:rPr>
      </w:pPr>
      <w:bookmarkStart w:id="42" w:name="_Toc5813591"/>
      <w:r w:rsidRPr="007E1CF6">
        <w:rPr>
          <w:noProof/>
          <w:szCs w:val="24"/>
        </w:rPr>
        <w:t>IMPLEMANTATION AND EVALUATION</w:t>
      </w:r>
      <w:bookmarkEnd w:id="42"/>
    </w:p>
    <w:p w14:paraId="5805E886" w14:textId="0B9AC7D0" w:rsidR="00E22DF3" w:rsidRPr="007E1CF6" w:rsidRDefault="00E22DF3" w:rsidP="00E22DF3">
      <w:pPr>
        <w:pStyle w:val="Balk2"/>
        <w:rPr>
          <w:noProof/>
        </w:rPr>
      </w:pPr>
      <w:bookmarkStart w:id="43" w:name="_Toc5813592"/>
      <w:r w:rsidRPr="007E1CF6">
        <w:rPr>
          <w:noProof/>
        </w:rPr>
        <w:t>Implemantation</w:t>
      </w:r>
      <w:bookmarkEnd w:id="43"/>
    </w:p>
    <w:p w14:paraId="4BF037C0" w14:textId="1A9DE00D" w:rsidR="00E22DF3" w:rsidRPr="007E1CF6" w:rsidRDefault="00E22DF3" w:rsidP="00E22DF3">
      <w:pPr>
        <w:pStyle w:val="Balk2"/>
        <w:rPr>
          <w:noProof/>
        </w:rPr>
      </w:pPr>
      <w:bookmarkStart w:id="44" w:name="_Toc5813593"/>
      <w:r w:rsidRPr="007E1CF6">
        <w:rPr>
          <w:noProof/>
        </w:rPr>
        <w:t>Events Evaluation</w:t>
      </w:r>
      <w:bookmarkEnd w:id="44"/>
    </w:p>
    <w:p w14:paraId="35A9224C" w14:textId="6F26AA51" w:rsidR="00676706" w:rsidRPr="007E1CF6" w:rsidRDefault="00676706" w:rsidP="00676706">
      <w:pPr>
        <w:pStyle w:val="Balk3"/>
        <w:rPr>
          <w:noProof/>
        </w:rPr>
      </w:pPr>
      <w:bookmarkStart w:id="45" w:name="_Toc5813594"/>
      <w:r w:rsidRPr="007E1CF6">
        <w:rPr>
          <w:i w:val="0"/>
          <w:noProof/>
        </w:rPr>
        <w:t>Yahoo Data Breach ie</w:t>
      </w:r>
      <w:bookmarkEnd w:id="45"/>
    </w:p>
    <w:p w14:paraId="4BCBF7A4" w14:textId="6525B5D3" w:rsidR="005D1DC5" w:rsidRPr="007E1CF6" w:rsidRDefault="005D1DC5" w:rsidP="005D1DC5">
      <w:pPr>
        <w:rPr>
          <w:noProof/>
        </w:rPr>
      </w:pPr>
    </w:p>
    <w:p w14:paraId="72BD4D92" w14:textId="6355C5C9" w:rsidR="009B7663" w:rsidRPr="007E1CF6" w:rsidRDefault="009B7663" w:rsidP="005D1DC5">
      <w:pPr>
        <w:rPr>
          <w:noProof/>
        </w:rPr>
      </w:pPr>
    </w:p>
    <w:p w14:paraId="6C9191A6" w14:textId="77777777" w:rsidR="009B7663" w:rsidRPr="007E1CF6" w:rsidRDefault="009B7663" w:rsidP="005D1DC5">
      <w:pPr>
        <w:rPr>
          <w:noProof/>
        </w:rPr>
      </w:pPr>
    </w:p>
    <w:p w14:paraId="27495C26" w14:textId="77777777" w:rsidR="006463A6" w:rsidRPr="007E1CF6" w:rsidRDefault="006463A6" w:rsidP="006463A6">
      <w:pPr>
        <w:spacing w:after="0"/>
        <w:jc w:val="left"/>
        <w:rPr>
          <w:noProof/>
        </w:rPr>
      </w:pPr>
    </w:p>
    <w:p w14:paraId="4460E908" w14:textId="1063225D" w:rsidR="006463A6" w:rsidRPr="007E1CF6" w:rsidRDefault="006463A6" w:rsidP="006463A6">
      <w:pPr>
        <w:jc w:val="center"/>
        <w:rPr>
          <w:b/>
          <w:noProof/>
        </w:rPr>
      </w:pPr>
      <w:r w:rsidRPr="007E1CF6">
        <w:rPr>
          <w:b/>
          <w:noProof/>
        </w:rPr>
        <w:t xml:space="preserve">CHAPTER </w:t>
      </w:r>
      <w:r w:rsidR="009B7663" w:rsidRPr="007E1CF6">
        <w:rPr>
          <w:b/>
          <w:noProof/>
        </w:rPr>
        <w:t>6</w:t>
      </w:r>
    </w:p>
    <w:p w14:paraId="54D8BFD5" w14:textId="77777777" w:rsidR="006463A6" w:rsidRPr="007E1CF6" w:rsidRDefault="006463A6" w:rsidP="006463A6">
      <w:pPr>
        <w:jc w:val="center"/>
        <w:rPr>
          <w:b/>
          <w:noProof/>
        </w:rPr>
      </w:pPr>
    </w:p>
    <w:p w14:paraId="09B65F24" w14:textId="11BA9CBA" w:rsidR="002B241C" w:rsidRPr="007E1CF6" w:rsidRDefault="009E39D2" w:rsidP="005D1DC5">
      <w:pPr>
        <w:pStyle w:val="Balk1"/>
        <w:tabs>
          <w:tab w:val="clear" w:pos="216"/>
          <w:tab w:val="left" w:pos="284"/>
        </w:tabs>
        <w:ind w:right="295"/>
        <w:jc w:val="center"/>
        <w:rPr>
          <w:noProof/>
          <w:szCs w:val="24"/>
        </w:rPr>
      </w:pPr>
      <w:bookmarkStart w:id="46" w:name="_Toc5813595"/>
      <w:r w:rsidRPr="007E1CF6">
        <w:rPr>
          <w:noProof/>
          <w:szCs w:val="24"/>
        </w:rPr>
        <w:t>RESULTS</w:t>
      </w:r>
      <w:bookmarkEnd w:id="46"/>
    </w:p>
    <w:p w14:paraId="479DD0FB" w14:textId="0C66F9B0" w:rsidR="002B241C" w:rsidRPr="007E1CF6" w:rsidRDefault="002B241C" w:rsidP="005D1DC5">
      <w:pPr>
        <w:rPr>
          <w:noProof/>
        </w:rPr>
      </w:pPr>
    </w:p>
    <w:p w14:paraId="658599DF" w14:textId="77777777" w:rsidR="002B241C" w:rsidRPr="007E1CF6" w:rsidRDefault="002B241C" w:rsidP="005D1DC5">
      <w:pPr>
        <w:rPr>
          <w:noProof/>
        </w:rPr>
      </w:pPr>
    </w:p>
    <w:p w14:paraId="724B48D8" w14:textId="77777777" w:rsidR="00B83E6D" w:rsidRPr="007E1CF6" w:rsidRDefault="00B83E6D" w:rsidP="00B83E6D">
      <w:pPr>
        <w:spacing w:after="0"/>
        <w:jc w:val="left"/>
        <w:rPr>
          <w:noProof/>
        </w:rPr>
      </w:pPr>
    </w:p>
    <w:p w14:paraId="4D367FDA" w14:textId="77777777" w:rsidR="00B83E6D" w:rsidRPr="007E1CF6" w:rsidRDefault="00B83E6D" w:rsidP="00B83E6D">
      <w:pPr>
        <w:spacing w:after="0"/>
        <w:jc w:val="left"/>
        <w:rPr>
          <w:noProof/>
        </w:rPr>
      </w:pPr>
    </w:p>
    <w:p w14:paraId="3ED3B1ED" w14:textId="52DD50E9" w:rsidR="00B83E6D" w:rsidRPr="007E1CF6" w:rsidRDefault="00B83E6D" w:rsidP="00B83E6D">
      <w:pPr>
        <w:jc w:val="center"/>
        <w:rPr>
          <w:b/>
          <w:noProof/>
        </w:rPr>
      </w:pPr>
      <w:r w:rsidRPr="007E1CF6">
        <w:rPr>
          <w:b/>
          <w:noProof/>
        </w:rPr>
        <w:t xml:space="preserve">CHAPTER </w:t>
      </w:r>
      <w:r w:rsidR="009B7663" w:rsidRPr="007E1CF6">
        <w:rPr>
          <w:b/>
          <w:noProof/>
        </w:rPr>
        <w:t>7</w:t>
      </w:r>
    </w:p>
    <w:p w14:paraId="5A5DA1DE" w14:textId="77777777" w:rsidR="00B83E6D" w:rsidRPr="007E1CF6" w:rsidRDefault="00B83E6D" w:rsidP="00B83E6D">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47" w:name="_Toc5813596"/>
      <w:r w:rsidRPr="007E1CF6">
        <w:rPr>
          <w:noProof/>
          <w:szCs w:val="24"/>
        </w:rPr>
        <w:t>CONCLUSION AND FUTURE WORK</w:t>
      </w:r>
      <w:bookmarkEnd w:id="47"/>
    </w:p>
    <w:p w14:paraId="0A5AE68B" w14:textId="536653E1" w:rsidR="00B83E6D" w:rsidRPr="007E1CF6" w:rsidRDefault="00D720CB" w:rsidP="00D720CB">
      <w:pPr>
        <w:pStyle w:val="Balk2"/>
        <w:rPr>
          <w:noProof/>
        </w:rPr>
      </w:pPr>
      <w:bookmarkStart w:id="48" w:name="_Toc5813597"/>
      <w:r w:rsidRPr="007E1CF6">
        <w:rPr>
          <w:noProof/>
        </w:rPr>
        <w:t>Conclusion</w:t>
      </w:r>
      <w:bookmarkEnd w:id="48"/>
    </w:p>
    <w:p w14:paraId="17ACCEAF" w14:textId="4D1FA23F" w:rsidR="00D720CB" w:rsidRPr="007E1CF6" w:rsidRDefault="00D720CB" w:rsidP="00D720CB">
      <w:pPr>
        <w:pStyle w:val="Balk2"/>
        <w:rPr>
          <w:noProof/>
        </w:rPr>
      </w:pPr>
      <w:bookmarkStart w:id="49" w:name="_Toc5813598"/>
      <w:r w:rsidRPr="007E1CF6">
        <w:rPr>
          <w:noProof/>
        </w:rPr>
        <w:t>Future Work</w:t>
      </w:r>
      <w:bookmarkEnd w:id="49"/>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77777777" w:rsidR="005D1DC5" w:rsidRPr="007E1CF6" w:rsidRDefault="005D1DC5" w:rsidP="005B6738">
      <w:pPr>
        <w:rPr>
          <w:noProof/>
        </w:rPr>
      </w:pPr>
    </w:p>
    <w:p w14:paraId="6BD587CC" w14:textId="7468B38B" w:rsidR="00387E10" w:rsidRPr="007E1CF6" w:rsidRDefault="00387E10" w:rsidP="00D3642B">
      <w:pPr>
        <w:spacing w:after="0"/>
        <w:jc w:val="left"/>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50" w:name="_Toc5813599"/>
      <w:r w:rsidRPr="007E1CF6">
        <w:rPr>
          <w:noProof/>
        </w:rPr>
        <w:t>REFERENCES</w:t>
      </w:r>
      <w:bookmarkEnd w:id="50"/>
    </w:p>
    <w:p w14:paraId="31CBD387" w14:textId="20BC88D0" w:rsidR="003555B1" w:rsidRPr="003555B1" w:rsidRDefault="00282F20" w:rsidP="003555B1">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3555B1" w:rsidRPr="003555B1">
        <w:rPr>
          <w:noProof/>
          <w:szCs w:val="24"/>
        </w:rPr>
        <w:t>[1]</w:t>
      </w:r>
      <w:r w:rsidR="003555B1" w:rsidRPr="003555B1">
        <w:rPr>
          <w:noProof/>
          <w:szCs w:val="24"/>
        </w:rPr>
        <w:tab/>
        <w:t>A. Langley, “Enhancing digital certificate security,” 2013. [Online]. Available: https://security.googleblog.com/2013/01/enhancing-digital-certificate-security.html. [Accessed: 15-Apr-2019].</w:t>
      </w:r>
    </w:p>
    <w:p w14:paraId="737EA3D4" w14:textId="77777777" w:rsidR="003555B1" w:rsidRPr="003555B1" w:rsidRDefault="003555B1" w:rsidP="003555B1">
      <w:pPr>
        <w:widowControl w:val="0"/>
        <w:autoSpaceDE w:val="0"/>
        <w:autoSpaceDN w:val="0"/>
        <w:adjustRightInd w:val="0"/>
        <w:ind w:left="640" w:hanging="640"/>
        <w:rPr>
          <w:noProof/>
          <w:szCs w:val="24"/>
        </w:rPr>
      </w:pPr>
      <w:r w:rsidRPr="003555B1">
        <w:rPr>
          <w:noProof/>
          <w:szCs w:val="24"/>
        </w:rPr>
        <w:t>[2]</w:t>
      </w:r>
      <w:r w:rsidRPr="003555B1">
        <w:rPr>
          <w:noProof/>
          <w:szCs w:val="24"/>
        </w:rPr>
        <w:tab/>
        <w:t xml:space="preserve">Twitter, “Twitter: Number of active users 2010-2017,” </w:t>
      </w:r>
      <w:r w:rsidRPr="003555B1">
        <w:rPr>
          <w:i/>
          <w:iCs/>
          <w:noProof/>
          <w:szCs w:val="24"/>
        </w:rPr>
        <w:t>statista.com</w:t>
      </w:r>
      <w:r w:rsidRPr="003555B1">
        <w:rPr>
          <w:noProof/>
          <w:szCs w:val="24"/>
        </w:rPr>
        <w:t>, 2019. [Online]. Available: https://www.statista.com/statistics/282087/number-of-monthly-active-twitter-users/. [Accessed: 15-Apr-2019].</w:t>
      </w:r>
    </w:p>
    <w:p w14:paraId="5C5FE849" w14:textId="77777777" w:rsidR="003555B1" w:rsidRPr="003555B1" w:rsidRDefault="003555B1" w:rsidP="003555B1">
      <w:pPr>
        <w:widowControl w:val="0"/>
        <w:autoSpaceDE w:val="0"/>
        <w:autoSpaceDN w:val="0"/>
        <w:adjustRightInd w:val="0"/>
        <w:ind w:left="640" w:hanging="640"/>
        <w:rPr>
          <w:noProof/>
          <w:szCs w:val="24"/>
        </w:rPr>
      </w:pPr>
      <w:r w:rsidRPr="003555B1">
        <w:rPr>
          <w:noProof/>
          <w:szCs w:val="24"/>
        </w:rPr>
        <w:t>[3]</w:t>
      </w:r>
      <w:r w:rsidRPr="003555B1">
        <w:rPr>
          <w:noProof/>
          <w:szCs w:val="24"/>
        </w:rPr>
        <w:tab/>
        <w:t xml:space="preserve">“Countries with most Twitter users 2019 | Statistic,” </w:t>
      </w:r>
      <w:r w:rsidRPr="003555B1">
        <w:rPr>
          <w:i/>
          <w:iCs/>
          <w:noProof/>
          <w:szCs w:val="24"/>
        </w:rPr>
        <w:t>Statista</w:t>
      </w:r>
      <w:r w:rsidRPr="003555B1">
        <w:rPr>
          <w:noProof/>
          <w:szCs w:val="24"/>
        </w:rPr>
        <w:t>, 2019. [Online]. Available: https://www.statista.com/statistics/242606/number-of-active-twitter-</w:t>
      </w:r>
      <w:r w:rsidRPr="003555B1">
        <w:rPr>
          <w:noProof/>
          <w:szCs w:val="24"/>
        </w:rPr>
        <w:lastRenderedPageBreak/>
        <w:t>users-in-selected-countries/. [Accessed: 15-Apr-2019].</w:t>
      </w:r>
    </w:p>
    <w:p w14:paraId="665F247D" w14:textId="77777777" w:rsidR="003555B1" w:rsidRPr="003555B1" w:rsidRDefault="003555B1" w:rsidP="003555B1">
      <w:pPr>
        <w:widowControl w:val="0"/>
        <w:autoSpaceDE w:val="0"/>
        <w:autoSpaceDN w:val="0"/>
        <w:adjustRightInd w:val="0"/>
        <w:ind w:left="640" w:hanging="640"/>
        <w:rPr>
          <w:noProof/>
          <w:szCs w:val="24"/>
        </w:rPr>
      </w:pPr>
      <w:r w:rsidRPr="003555B1">
        <w:rPr>
          <w:noProof/>
          <w:szCs w:val="24"/>
        </w:rPr>
        <w:t>[4]</w:t>
      </w:r>
      <w:r w:rsidRPr="003555B1">
        <w:rPr>
          <w:noProof/>
          <w:szCs w:val="24"/>
        </w:rPr>
        <w:tab/>
        <w:t>“International Journals of Management, IT et Engineering IJMIE.” International Journals of Multidisciplinary Research Academy, IJMRA.</w:t>
      </w:r>
    </w:p>
    <w:p w14:paraId="6B07C5CB" w14:textId="77777777" w:rsidR="003555B1" w:rsidRPr="003555B1" w:rsidRDefault="003555B1" w:rsidP="003555B1">
      <w:pPr>
        <w:widowControl w:val="0"/>
        <w:autoSpaceDE w:val="0"/>
        <w:autoSpaceDN w:val="0"/>
        <w:adjustRightInd w:val="0"/>
        <w:ind w:left="640" w:hanging="640"/>
        <w:rPr>
          <w:noProof/>
          <w:szCs w:val="24"/>
        </w:rPr>
      </w:pPr>
      <w:r w:rsidRPr="003555B1">
        <w:rPr>
          <w:noProof/>
          <w:szCs w:val="24"/>
        </w:rPr>
        <w:t>[5]</w:t>
      </w:r>
      <w:r w:rsidRPr="003555B1">
        <w:rPr>
          <w:noProof/>
          <w:szCs w:val="24"/>
        </w:rPr>
        <w:tab/>
        <w:t xml:space="preserve">B. A. Huberman, D. M. Romero, and F. Wu, “Social Networks that Matter: Twitter Under the Microscope,” </w:t>
      </w:r>
      <w:r w:rsidRPr="003555B1">
        <w:rPr>
          <w:i/>
          <w:iCs/>
          <w:noProof/>
          <w:szCs w:val="24"/>
        </w:rPr>
        <w:t>SSRN Electron. J.</w:t>
      </w:r>
      <w:r w:rsidRPr="003555B1">
        <w:rPr>
          <w:noProof/>
          <w:szCs w:val="24"/>
        </w:rPr>
        <w:t>, 2008.</w:t>
      </w:r>
    </w:p>
    <w:p w14:paraId="243BFCA7" w14:textId="77777777" w:rsidR="003555B1" w:rsidRPr="003555B1" w:rsidRDefault="003555B1" w:rsidP="003555B1">
      <w:pPr>
        <w:widowControl w:val="0"/>
        <w:autoSpaceDE w:val="0"/>
        <w:autoSpaceDN w:val="0"/>
        <w:adjustRightInd w:val="0"/>
        <w:ind w:left="640" w:hanging="640"/>
        <w:rPr>
          <w:noProof/>
          <w:szCs w:val="24"/>
        </w:rPr>
      </w:pPr>
      <w:r w:rsidRPr="003555B1">
        <w:rPr>
          <w:noProof/>
          <w:szCs w:val="24"/>
        </w:rPr>
        <w:t>[6]</w:t>
      </w:r>
      <w:r w:rsidRPr="003555B1">
        <w:rPr>
          <w:noProof/>
          <w:szCs w:val="24"/>
        </w:rPr>
        <w:tab/>
        <w:t xml:space="preserve">H. Kwak, C. Lee, H. Park, and S. Moon, </w:t>
      </w:r>
      <w:r w:rsidRPr="003555B1">
        <w:rPr>
          <w:i/>
          <w:iCs/>
          <w:noProof/>
          <w:szCs w:val="24"/>
        </w:rPr>
        <w:t>What is Twitter, a Social Network or a News Media?</w:t>
      </w:r>
      <w:r w:rsidRPr="003555B1">
        <w:rPr>
          <w:noProof/>
          <w:szCs w:val="24"/>
        </w:rPr>
        <w:t xml:space="preserve"> .</w:t>
      </w:r>
    </w:p>
    <w:p w14:paraId="2C58488B" w14:textId="77777777" w:rsidR="003555B1" w:rsidRPr="003555B1" w:rsidRDefault="003555B1" w:rsidP="003555B1">
      <w:pPr>
        <w:widowControl w:val="0"/>
        <w:autoSpaceDE w:val="0"/>
        <w:autoSpaceDN w:val="0"/>
        <w:adjustRightInd w:val="0"/>
        <w:ind w:left="640" w:hanging="640"/>
        <w:rPr>
          <w:noProof/>
          <w:szCs w:val="24"/>
        </w:rPr>
      </w:pPr>
      <w:r w:rsidRPr="003555B1">
        <w:rPr>
          <w:noProof/>
          <w:szCs w:val="24"/>
        </w:rPr>
        <w:t>[7]</w:t>
      </w:r>
      <w:r w:rsidRPr="003555B1">
        <w:rPr>
          <w:noProof/>
          <w:szCs w:val="24"/>
        </w:rPr>
        <w:tab/>
        <w:t>“Tiraj | MedyaTava - Yazmadıysa Doğru Değildir.” [Online]. Available: http://www.medyatava.com/tiraj/2018-01-08. [Accessed: 11-Apr-2019].</w:t>
      </w:r>
    </w:p>
    <w:p w14:paraId="51E3C6F9" w14:textId="77777777" w:rsidR="003555B1" w:rsidRPr="003555B1" w:rsidRDefault="003555B1" w:rsidP="003555B1">
      <w:pPr>
        <w:widowControl w:val="0"/>
        <w:autoSpaceDE w:val="0"/>
        <w:autoSpaceDN w:val="0"/>
        <w:adjustRightInd w:val="0"/>
        <w:ind w:left="640" w:hanging="640"/>
        <w:rPr>
          <w:noProof/>
        </w:rPr>
      </w:pPr>
      <w:r w:rsidRPr="003555B1">
        <w:rPr>
          <w:noProof/>
          <w:szCs w:val="24"/>
        </w:rPr>
        <w:t>[8]</w:t>
      </w:r>
      <w:r w:rsidRPr="003555B1">
        <w:rPr>
          <w:noProof/>
          <w:szCs w:val="24"/>
        </w:rPr>
        <w:tab/>
        <w:t>“Hurriyet Developers API v1.0 Docs — Hürriyet Public API.” [Online]. Available: https://developers.hurriyet.com.tr/docs/versions/1.0. [Accessed: 11-Apr-201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jc w:val="left"/>
        <w:rPr>
          <w:noProof/>
          <w:sz w:val="19"/>
          <w:szCs w:val="19"/>
        </w:rPr>
      </w:pPr>
      <w:r w:rsidRPr="007E1CF6">
        <w:rPr>
          <w:noProof/>
          <w:sz w:val="19"/>
          <w:szCs w:val="19"/>
        </w:rPr>
        <w:br w:type="page"/>
      </w:r>
    </w:p>
    <w:p w14:paraId="1DA94378" w14:textId="77777777" w:rsidR="002C4A7D" w:rsidRPr="007E1CF6" w:rsidRDefault="002C4A7D" w:rsidP="00B144B9">
      <w:pPr>
        <w:spacing w:after="0"/>
        <w:jc w:val="left"/>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51" w:name="_Toc5813600"/>
      <w:r w:rsidRPr="007E1CF6">
        <w:rPr>
          <w:noProof/>
        </w:rPr>
        <w:t>APPENDICES</w:t>
      </w:r>
      <w:bookmarkEnd w:id="51"/>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52" w:name="_Toc5813601"/>
      <w:r w:rsidRPr="007E1CF6">
        <w:rPr>
          <w:noProof/>
        </w:rPr>
        <w:t xml:space="preserve">APPENDIX </w:t>
      </w:r>
      <w:r w:rsidR="00B144B9" w:rsidRPr="007E1CF6">
        <w:rPr>
          <w:noProof/>
        </w:rPr>
        <w:t>A</w:t>
      </w:r>
      <w:bookmarkEnd w:id="52"/>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jc w:val="left"/>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jc w:val="left"/>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53" w:name="_Toc5813602"/>
      <w:r w:rsidRPr="007E1CF6">
        <w:rPr>
          <w:noProof/>
        </w:rPr>
        <w:t>APPENDIX B</w:t>
      </w:r>
      <w:bookmarkEnd w:id="53"/>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jc w:val="left"/>
        <w:rPr>
          <w:noProof/>
        </w:rPr>
      </w:pPr>
    </w:p>
    <w:p w14:paraId="4A831117" w14:textId="77777777" w:rsidR="00324D3D" w:rsidRPr="007E1CF6" w:rsidRDefault="00324D3D">
      <w:pPr>
        <w:spacing w:after="0"/>
        <w:jc w:val="left"/>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21"/>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B857A" w14:textId="77777777" w:rsidR="00DE7700" w:rsidRDefault="00DE7700" w:rsidP="00B13939">
      <w:r>
        <w:separator/>
      </w:r>
    </w:p>
  </w:endnote>
  <w:endnote w:type="continuationSeparator" w:id="0">
    <w:p w14:paraId="4FB3DFB5" w14:textId="77777777" w:rsidR="00DE7700" w:rsidRDefault="00DE7700"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altName w:val="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114EF3" w:rsidRDefault="00114EF3"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114EF3" w:rsidRDefault="00114EF3">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114EF3" w:rsidRDefault="00114EF3"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114EF3" w:rsidRDefault="00114EF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137010" w14:textId="77777777" w:rsidR="00DE7700" w:rsidRDefault="00DE7700" w:rsidP="00B13939">
      <w:pPr>
        <w:pBdr>
          <w:bottom w:val="single" w:sz="6" w:space="1" w:color="auto"/>
        </w:pBdr>
        <w:rPr>
          <w:lang w:val="tr-TR"/>
        </w:rPr>
      </w:pPr>
    </w:p>
  </w:footnote>
  <w:footnote w:type="continuationSeparator" w:id="0">
    <w:p w14:paraId="5D6A3D72" w14:textId="77777777" w:rsidR="00DE7700" w:rsidRDefault="00DE7700"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286C3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3"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FB4810"/>
    <w:multiLevelType w:val="multilevel"/>
    <w:tmpl w:val="0ED686C2"/>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3"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38"/>
  </w:num>
  <w:num w:numId="3">
    <w:abstractNumId w:val="11"/>
  </w:num>
  <w:num w:numId="4">
    <w:abstractNumId w:val="23"/>
  </w:num>
  <w:num w:numId="5">
    <w:abstractNumId w:val="30"/>
  </w:num>
  <w:num w:numId="6">
    <w:abstractNumId w:val="39"/>
  </w:num>
  <w:num w:numId="7">
    <w:abstractNumId w:val="27"/>
  </w:num>
  <w:num w:numId="8">
    <w:abstractNumId w:val="9"/>
  </w:num>
  <w:num w:numId="9">
    <w:abstractNumId w:val="22"/>
  </w:num>
  <w:num w:numId="10">
    <w:abstractNumId w:val="26"/>
  </w:num>
  <w:num w:numId="11">
    <w:abstractNumId w:val="5"/>
  </w:num>
  <w:num w:numId="12">
    <w:abstractNumId w:val="14"/>
  </w:num>
  <w:num w:numId="13">
    <w:abstractNumId w:val="33"/>
  </w:num>
  <w:num w:numId="14">
    <w:abstractNumId w:val="36"/>
  </w:num>
  <w:num w:numId="15">
    <w:abstractNumId w:val="25"/>
  </w:num>
  <w:num w:numId="16">
    <w:abstractNumId w:val="12"/>
  </w:num>
  <w:num w:numId="17">
    <w:abstractNumId w:val="21"/>
  </w:num>
  <w:num w:numId="18">
    <w:abstractNumId w:val="43"/>
  </w:num>
  <w:num w:numId="19">
    <w:abstractNumId w:val="41"/>
  </w:num>
  <w:num w:numId="20">
    <w:abstractNumId w:val="32"/>
  </w:num>
  <w:num w:numId="21">
    <w:abstractNumId w:val="28"/>
  </w:num>
  <w:num w:numId="22">
    <w:abstractNumId w:val="24"/>
  </w:num>
  <w:num w:numId="23">
    <w:abstractNumId w:val="35"/>
  </w:num>
  <w:num w:numId="24">
    <w:abstractNumId w:val="37"/>
  </w:num>
  <w:num w:numId="25">
    <w:abstractNumId w:val="4"/>
  </w:num>
  <w:num w:numId="26">
    <w:abstractNumId w:val="18"/>
  </w:num>
  <w:num w:numId="27">
    <w:abstractNumId w:val="1"/>
  </w:num>
  <w:num w:numId="28">
    <w:abstractNumId w:val="44"/>
  </w:num>
  <w:num w:numId="29">
    <w:abstractNumId w:val="13"/>
  </w:num>
  <w:num w:numId="30">
    <w:abstractNumId w:val="17"/>
  </w:num>
  <w:num w:numId="31">
    <w:abstractNumId w:val="42"/>
  </w:num>
  <w:num w:numId="32">
    <w:abstractNumId w:val="19"/>
  </w:num>
  <w:num w:numId="33">
    <w:abstractNumId w:val="31"/>
  </w:num>
  <w:num w:numId="34">
    <w:abstractNumId w:val="3"/>
  </w:num>
  <w:num w:numId="35">
    <w:abstractNumId w:val="8"/>
  </w:num>
  <w:num w:numId="36">
    <w:abstractNumId w:val="10"/>
  </w:num>
  <w:num w:numId="37">
    <w:abstractNumId w:val="40"/>
  </w:num>
  <w:num w:numId="38">
    <w:abstractNumId w:val="6"/>
  </w:num>
  <w:num w:numId="39">
    <w:abstractNumId w:val="20"/>
  </w:num>
  <w:num w:numId="40">
    <w:abstractNumId w:val="29"/>
  </w:num>
  <w:num w:numId="41">
    <w:abstractNumId w:val="0"/>
  </w:num>
  <w:num w:numId="42">
    <w:abstractNumId w:val="15"/>
  </w:num>
  <w:num w:numId="43">
    <w:abstractNumId w:val="34"/>
  </w:num>
  <w:num w:numId="44">
    <w:abstractNumId w:val="7"/>
  </w:num>
  <w:num w:numId="4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842"/>
    <w:rsid w:val="000038FF"/>
    <w:rsid w:val="00005676"/>
    <w:rsid w:val="00006575"/>
    <w:rsid w:val="00007D9E"/>
    <w:rsid w:val="0001385F"/>
    <w:rsid w:val="000154D8"/>
    <w:rsid w:val="00015A03"/>
    <w:rsid w:val="000163CE"/>
    <w:rsid w:val="00016464"/>
    <w:rsid w:val="00020CF0"/>
    <w:rsid w:val="0002102B"/>
    <w:rsid w:val="000213ED"/>
    <w:rsid w:val="00021A24"/>
    <w:rsid w:val="00022559"/>
    <w:rsid w:val="00022FE3"/>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B72"/>
    <w:rsid w:val="000416EE"/>
    <w:rsid w:val="00041C37"/>
    <w:rsid w:val="00042FBE"/>
    <w:rsid w:val="00044529"/>
    <w:rsid w:val="00044FCA"/>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D08"/>
    <w:rsid w:val="000842C2"/>
    <w:rsid w:val="0008435F"/>
    <w:rsid w:val="0008683B"/>
    <w:rsid w:val="00086F85"/>
    <w:rsid w:val="00090BD4"/>
    <w:rsid w:val="00091C87"/>
    <w:rsid w:val="00091E7E"/>
    <w:rsid w:val="00093C38"/>
    <w:rsid w:val="0009447A"/>
    <w:rsid w:val="0009553B"/>
    <w:rsid w:val="000963E6"/>
    <w:rsid w:val="00097862"/>
    <w:rsid w:val="000A043A"/>
    <w:rsid w:val="000A0D72"/>
    <w:rsid w:val="000A113F"/>
    <w:rsid w:val="000A2F19"/>
    <w:rsid w:val="000A49FF"/>
    <w:rsid w:val="000A6E58"/>
    <w:rsid w:val="000A6E8E"/>
    <w:rsid w:val="000B0877"/>
    <w:rsid w:val="000B2D9D"/>
    <w:rsid w:val="000B42D9"/>
    <w:rsid w:val="000B553C"/>
    <w:rsid w:val="000B6147"/>
    <w:rsid w:val="000B6F66"/>
    <w:rsid w:val="000B6FD3"/>
    <w:rsid w:val="000B747F"/>
    <w:rsid w:val="000B754B"/>
    <w:rsid w:val="000B7E6A"/>
    <w:rsid w:val="000C2602"/>
    <w:rsid w:val="000C4F04"/>
    <w:rsid w:val="000C697D"/>
    <w:rsid w:val="000D1316"/>
    <w:rsid w:val="000D558E"/>
    <w:rsid w:val="000D68CE"/>
    <w:rsid w:val="000E368A"/>
    <w:rsid w:val="000E390C"/>
    <w:rsid w:val="000E40B7"/>
    <w:rsid w:val="000E72E4"/>
    <w:rsid w:val="000E777D"/>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373A"/>
    <w:rsid w:val="001138ED"/>
    <w:rsid w:val="00114B0C"/>
    <w:rsid w:val="00114EF3"/>
    <w:rsid w:val="00115316"/>
    <w:rsid w:val="00115BE2"/>
    <w:rsid w:val="001179A8"/>
    <w:rsid w:val="00124FF5"/>
    <w:rsid w:val="0012574F"/>
    <w:rsid w:val="0012598D"/>
    <w:rsid w:val="00127A7A"/>
    <w:rsid w:val="00130C3D"/>
    <w:rsid w:val="00131A91"/>
    <w:rsid w:val="00132BA8"/>
    <w:rsid w:val="001337F6"/>
    <w:rsid w:val="00134C64"/>
    <w:rsid w:val="00136FCF"/>
    <w:rsid w:val="00137097"/>
    <w:rsid w:val="0013734D"/>
    <w:rsid w:val="00140521"/>
    <w:rsid w:val="001414E1"/>
    <w:rsid w:val="001426FE"/>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3871"/>
    <w:rsid w:val="001939BC"/>
    <w:rsid w:val="00195E87"/>
    <w:rsid w:val="00197E2F"/>
    <w:rsid w:val="001A2B8F"/>
    <w:rsid w:val="001A2EFD"/>
    <w:rsid w:val="001A367A"/>
    <w:rsid w:val="001A6BEC"/>
    <w:rsid w:val="001A78E7"/>
    <w:rsid w:val="001B0DB4"/>
    <w:rsid w:val="001B1406"/>
    <w:rsid w:val="001B550C"/>
    <w:rsid w:val="001B5EB8"/>
    <w:rsid w:val="001B67DC"/>
    <w:rsid w:val="001C372A"/>
    <w:rsid w:val="001C460A"/>
    <w:rsid w:val="001C5E4B"/>
    <w:rsid w:val="001C6590"/>
    <w:rsid w:val="001C79E0"/>
    <w:rsid w:val="001C7E32"/>
    <w:rsid w:val="001C7EEB"/>
    <w:rsid w:val="001D0913"/>
    <w:rsid w:val="001D0F58"/>
    <w:rsid w:val="001D211C"/>
    <w:rsid w:val="001D28D8"/>
    <w:rsid w:val="001D38D6"/>
    <w:rsid w:val="001D476F"/>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ED4"/>
    <w:rsid w:val="00217214"/>
    <w:rsid w:val="00217820"/>
    <w:rsid w:val="00217BDB"/>
    <w:rsid w:val="00217FB6"/>
    <w:rsid w:val="00220961"/>
    <w:rsid w:val="00223992"/>
    <w:rsid w:val="00224249"/>
    <w:rsid w:val="002254A9"/>
    <w:rsid w:val="002260C5"/>
    <w:rsid w:val="00227701"/>
    <w:rsid w:val="00227C64"/>
    <w:rsid w:val="002317FE"/>
    <w:rsid w:val="0023205A"/>
    <w:rsid w:val="0023206C"/>
    <w:rsid w:val="00232701"/>
    <w:rsid w:val="002327DF"/>
    <w:rsid w:val="00233BE2"/>
    <w:rsid w:val="00233DAB"/>
    <w:rsid w:val="002356EB"/>
    <w:rsid w:val="00237D18"/>
    <w:rsid w:val="0024398D"/>
    <w:rsid w:val="00244A97"/>
    <w:rsid w:val="0024619B"/>
    <w:rsid w:val="002503B4"/>
    <w:rsid w:val="00250BE3"/>
    <w:rsid w:val="00251B79"/>
    <w:rsid w:val="00251C2B"/>
    <w:rsid w:val="002532F6"/>
    <w:rsid w:val="00256B40"/>
    <w:rsid w:val="0025729A"/>
    <w:rsid w:val="00262027"/>
    <w:rsid w:val="002621BB"/>
    <w:rsid w:val="00262907"/>
    <w:rsid w:val="00264FD3"/>
    <w:rsid w:val="002707E2"/>
    <w:rsid w:val="00270BC8"/>
    <w:rsid w:val="00271E90"/>
    <w:rsid w:val="00273D08"/>
    <w:rsid w:val="002753AD"/>
    <w:rsid w:val="002777E8"/>
    <w:rsid w:val="00281A56"/>
    <w:rsid w:val="00282F20"/>
    <w:rsid w:val="00283E57"/>
    <w:rsid w:val="00284B32"/>
    <w:rsid w:val="00284E94"/>
    <w:rsid w:val="00285128"/>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61BE"/>
    <w:rsid w:val="002B6812"/>
    <w:rsid w:val="002B6FAF"/>
    <w:rsid w:val="002B70E4"/>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205AF"/>
    <w:rsid w:val="003216C1"/>
    <w:rsid w:val="00321F41"/>
    <w:rsid w:val="003222BD"/>
    <w:rsid w:val="003224DD"/>
    <w:rsid w:val="00322AE8"/>
    <w:rsid w:val="00324D3D"/>
    <w:rsid w:val="0032621D"/>
    <w:rsid w:val="00327515"/>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7F8"/>
    <w:rsid w:val="0035359F"/>
    <w:rsid w:val="0035362A"/>
    <w:rsid w:val="00354550"/>
    <w:rsid w:val="00354CD0"/>
    <w:rsid w:val="003555B1"/>
    <w:rsid w:val="00361F25"/>
    <w:rsid w:val="00362A81"/>
    <w:rsid w:val="003647AC"/>
    <w:rsid w:val="00364D13"/>
    <w:rsid w:val="003650AC"/>
    <w:rsid w:val="00365A5C"/>
    <w:rsid w:val="00365A92"/>
    <w:rsid w:val="003714C7"/>
    <w:rsid w:val="0037167E"/>
    <w:rsid w:val="00372927"/>
    <w:rsid w:val="00373611"/>
    <w:rsid w:val="003748EA"/>
    <w:rsid w:val="00374BEB"/>
    <w:rsid w:val="0037531D"/>
    <w:rsid w:val="00375639"/>
    <w:rsid w:val="003762B7"/>
    <w:rsid w:val="003767E5"/>
    <w:rsid w:val="00376DFB"/>
    <w:rsid w:val="00380C36"/>
    <w:rsid w:val="0038203E"/>
    <w:rsid w:val="003839F8"/>
    <w:rsid w:val="003847D6"/>
    <w:rsid w:val="003848EF"/>
    <w:rsid w:val="00384E05"/>
    <w:rsid w:val="00385067"/>
    <w:rsid w:val="00385E00"/>
    <w:rsid w:val="003862F9"/>
    <w:rsid w:val="003874C3"/>
    <w:rsid w:val="00387E10"/>
    <w:rsid w:val="00390C78"/>
    <w:rsid w:val="00392EFF"/>
    <w:rsid w:val="003955E2"/>
    <w:rsid w:val="00395EA9"/>
    <w:rsid w:val="003A0AC2"/>
    <w:rsid w:val="003A19E2"/>
    <w:rsid w:val="003A1B24"/>
    <w:rsid w:val="003A4845"/>
    <w:rsid w:val="003A6CBE"/>
    <w:rsid w:val="003B2596"/>
    <w:rsid w:val="003B3681"/>
    <w:rsid w:val="003B5411"/>
    <w:rsid w:val="003B6653"/>
    <w:rsid w:val="003B78ED"/>
    <w:rsid w:val="003C004F"/>
    <w:rsid w:val="003C00A8"/>
    <w:rsid w:val="003C2D55"/>
    <w:rsid w:val="003C4AAD"/>
    <w:rsid w:val="003C531E"/>
    <w:rsid w:val="003C55B4"/>
    <w:rsid w:val="003C5850"/>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45C"/>
    <w:rsid w:val="003F2EE7"/>
    <w:rsid w:val="003F3013"/>
    <w:rsid w:val="003F3C5D"/>
    <w:rsid w:val="003F48A6"/>
    <w:rsid w:val="0040001B"/>
    <w:rsid w:val="00401399"/>
    <w:rsid w:val="00401912"/>
    <w:rsid w:val="004019FA"/>
    <w:rsid w:val="00404F79"/>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60229"/>
    <w:rsid w:val="004609AC"/>
    <w:rsid w:val="004619B0"/>
    <w:rsid w:val="00462EDF"/>
    <w:rsid w:val="00463212"/>
    <w:rsid w:val="0046489A"/>
    <w:rsid w:val="004650B6"/>
    <w:rsid w:val="0046587C"/>
    <w:rsid w:val="00466164"/>
    <w:rsid w:val="0047059A"/>
    <w:rsid w:val="0047290D"/>
    <w:rsid w:val="00474000"/>
    <w:rsid w:val="00475417"/>
    <w:rsid w:val="00480138"/>
    <w:rsid w:val="004805E0"/>
    <w:rsid w:val="00481A69"/>
    <w:rsid w:val="00483AFC"/>
    <w:rsid w:val="004844BB"/>
    <w:rsid w:val="00484BDD"/>
    <w:rsid w:val="00485181"/>
    <w:rsid w:val="00486AE1"/>
    <w:rsid w:val="004908BD"/>
    <w:rsid w:val="00490915"/>
    <w:rsid w:val="00490F44"/>
    <w:rsid w:val="004913E2"/>
    <w:rsid w:val="00492778"/>
    <w:rsid w:val="004933FE"/>
    <w:rsid w:val="00495D05"/>
    <w:rsid w:val="0049698D"/>
    <w:rsid w:val="00496A13"/>
    <w:rsid w:val="00496F2A"/>
    <w:rsid w:val="004A0C76"/>
    <w:rsid w:val="004A1C0D"/>
    <w:rsid w:val="004A1E11"/>
    <w:rsid w:val="004A463C"/>
    <w:rsid w:val="004A4CF3"/>
    <w:rsid w:val="004A4F57"/>
    <w:rsid w:val="004A60C3"/>
    <w:rsid w:val="004A6326"/>
    <w:rsid w:val="004A6DFC"/>
    <w:rsid w:val="004A6F1F"/>
    <w:rsid w:val="004A7393"/>
    <w:rsid w:val="004A741B"/>
    <w:rsid w:val="004B110D"/>
    <w:rsid w:val="004B4274"/>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5D81"/>
    <w:rsid w:val="004D6270"/>
    <w:rsid w:val="004D6AE1"/>
    <w:rsid w:val="004D72B5"/>
    <w:rsid w:val="004D785D"/>
    <w:rsid w:val="004E0634"/>
    <w:rsid w:val="004E1B5C"/>
    <w:rsid w:val="004E3D73"/>
    <w:rsid w:val="004E4D31"/>
    <w:rsid w:val="004E4E33"/>
    <w:rsid w:val="004F049F"/>
    <w:rsid w:val="004F1770"/>
    <w:rsid w:val="004F293E"/>
    <w:rsid w:val="004F2B30"/>
    <w:rsid w:val="004F361D"/>
    <w:rsid w:val="004F6659"/>
    <w:rsid w:val="004F6A3C"/>
    <w:rsid w:val="004F6DCD"/>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05A"/>
    <w:rsid w:val="005B6738"/>
    <w:rsid w:val="005B6B8B"/>
    <w:rsid w:val="005C3F2F"/>
    <w:rsid w:val="005C4037"/>
    <w:rsid w:val="005D1787"/>
    <w:rsid w:val="005D1DC5"/>
    <w:rsid w:val="005D37A1"/>
    <w:rsid w:val="005D476B"/>
    <w:rsid w:val="005D5DE6"/>
    <w:rsid w:val="005D7F8A"/>
    <w:rsid w:val="005E1C3F"/>
    <w:rsid w:val="005E2800"/>
    <w:rsid w:val="005E4DCD"/>
    <w:rsid w:val="005E68CA"/>
    <w:rsid w:val="005E7B8D"/>
    <w:rsid w:val="005F2969"/>
    <w:rsid w:val="005F3298"/>
    <w:rsid w:val="005F503D"/>
    <w:rsid w:val="005F5929"/>
    <w:rsid w:val="00602478"/>
    <w:rsid w:val="00602597"/>
    <w:rsid w:val="00602CE6"/>
    <w:rsid w:val="006039DE"/>
    <w:rsid w:val="00604E24"/>
    <w:rsid w:val="00605862"/>
    <w:rsid w:val="00605AB3"/>
    <w:rsid w:val="00606131"/>
    <w:rsid w:val="0060622B"/>
    <w:rsid w:val="00606985"/>
    <w:rsid w:val="00606D6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52EA"/>
    <w:rsid w:val="006463A6"/>
    <w:rsid w:val="00646ABE"/>
    <w:rsid w:val="00647E71"/>
    <w:rsid w:val="00650706"/>
    <w:rsid w:val="006513C2"/>
    <w:rsid w:val="00651A08"/>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706"/>
    <w:rsid w:val="006773CA"/>
    <w:rsid w:val="00680978"/>
    <w:rsid w:val="006812BC"/>
    <w:rsid w:val="006845A4"/>
    <w:rsid w:val="006853C2"/>
    <w:rsid w:val="0068697E"/>
    <w:rsid w:val="00690EBD"/>
    <w:rsid w:val="00693B31"/>
    <w:rsid w:val="006941EF"/>
    <w:rsid w:val="006944F4"/>
    <w:rsid w:val="006950E8"/>
    <w:rsid w:val="00696702"/>
    <w:rsid w:val="00697BD4"/>
    <w:rsid w:val="006A0DBD"/>
    <w:rsid w:val="006A10EC"/>
    <w:rsid w:val="006A225D"/>
    <w:rsid w:val="006A2CEE"/>
    <w:rsid w:val="006B0DCA"/>
    <w:rsid w:val="006B27BB"/>
    <w:rsid w:val="006B3CFF"/>
    <w:rsid w:val="006B4B3F"/>
    <w:rsid w:val="006B505E"/>
    <w:rsid w:val="006B51CE"/>
    <w:rsid w:val="006B55CC"/>
    <w:rsid w:val="006C0A98"/>
    <w:rsid w:val="006C16EA"/>
    <w:rsid w:val="006C1BF9"/>
    <w:rsid w:val="006C390F"/>
    <w:rsid w:val="006C3960"/>
    <w:rsid w:val="006C523D"/>
    <w:rsid w:val="006C5CA8"/>
    <w:rsid w:val="006C7A0F"/>
    <w:rsid w:val="006C7BFA"/>
    <w:rsid w:val="006D2093"/>
    <w:rsid w:val="006D2481"/>
    <w:rsid w:val="006D2B6C"/>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1027C"/>
    <w:rsid w:val="0071191E"/>
    <w:rsid w:val="00712619"/>
    <w:rsid w:val="00713E92"/>
    <w:rsid w:val="00714792"/>
    <w:rsid w:val="00715106"/>
    <w:rsid w:val="00716C97"/>
    <w:rsid w:val="007175A0"/>
    <w:rsid w:val="007177DA"/>
    <w:rsid w:val="0072137F"/>
    <w:rsid w:val="007225C6"/>
    <w:rsid w:val="00725FF5"/>
    <w:rsid w:val="007263C3"/>
    <w:rsid w:val="00731B1F"/>
    <w:rsid w:val="007339C7"/>
    <w:rsid w:val="00733B36"/>
    <w:rsid w:val="00737563"/>
    <w:rsid w:val="007377D3"/>
    <w:rsid w:val="00740DBD"/>
    <w:rsid w:val="00740EEA"/>
    <w:rsid w:val="00740F1E"/>
    <w:rsid w:val="00741227"/>
    <w:rsid w:val="007412E6"/>
    <w:rsid w:val="007422B1"/>
    <w:rsid w:val="00742CC9"/>
    <w:rsid w:val="007442B8"/>
    <w:rsid w:val="007449B3"/>
    <w:rsid w:val="007457EE"/>
    <w:rsid w:val="00746779"/>
    <w:rsid w:val="00746B2F"/>
    <w:rsid w:val="0075052D"/>
    <w:rsid w:val="0075304C"/>
    <w:rsid w:val="00754EB4"/>
    <w:rsid w:val="00754F4D"/>
    <w:rsid w:val="00755CB7"/>
    <w:rsid w:val="0075660D"/>
    <w:rsid w:val="00760EEC"/>
    <w:rsid w:val="007627CF"/>
    <w:rsid w:val="00762EB3"/>
    <w:rsid w:val="007643AE"/>
    <w:rsid w:val="0076500A"/>
    <w:rsid w:val="00765FC7"/>
    <w:rsid w:val="007664A2"/>
    <w:rsid w:val="00771478"/>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CB9"/>
    <w:rsid w:val="00790D1A"/>
    <w:rsid w:val="0079202F"/>
    <w:rsid w:val="00793978"/>
    <w:rsid w:val="007947AB"/>
    <w:rsid w:val="00794804"/>
    <w:rsid w:val="00795003"/>
    <w:rsid w:val="00796744"/>
    <w:rsid w:val="00797257"/>
    <w:rsid w:val="00797BC4"/>
    <w:rsid w:val="007A1371"/>
    <w:rsid w:val="007A2056"/>
    <w:rsid w:val="007A5F2C"/>
    <w:rsid w:val="007A783B"/>
    <w:rsid w:val="007A7FDC"/>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AE5"/>
    <w:rsid w:val="007C618F"/>
    <w:rsid w:val="007C66CC"/>
    <w:rsid w:val="007D1B95"/>
    <w:rsid w:val="007D2B45"/>
    <w:rsid w:val="007D3A4D"/>
    <w:rsid w:val="007D4531"/>
    <w:rsid w:val="007D51F9"/>
    <w:rsid w:val="007E1356"/>
    <w:rsid w:val="007E1CF6"/>
    <w:rsid w:val="007E4F46"/>
    <w:rsid w:val="007E54CB"/>
    <w:rsid w:val="007E60F8"/>
    <w:rsid w:val="007E6958"/>
    <w:rsid w:val="007F1D73"/>
    <w:rsid w:val="007F1F99"/>
    <w:rsid w:val="007F42A8"/>
    <w:rsid w:val="007F59B6"/>
    <w:rsid w:val="007F67BE"/>
    <w:rsid w:val="007F768F"/>
    <w:rsid w:val="007F7BC8"/>
    <w:rsid w:val="0080105F"/>
    <w:rsid w:val="00801A71"/>
    <w:rsid w:val="00805CD3"/>
    <w:rsid w:val="0080791D"/>
    <w:rsid w:val="00807C72"/>
    <w:rsid w:val="00810938"/>
    <w:rsid w:val="00810D2E"/>
    <w:rsid w:val="00810FC1"/>
    <w:rsid w:val="00814532"/>
    <w:rsid w:val="00814651"/>
    <w:rsid w:val="00814818"/>
    <w:rsid w:val="008152DE"/>
    <w:rsid w:val="00816DAB"/>
    <w:rsid w:val="0081729B"/>
    <w:rsid w:val="00824994"/>
    <w:rsid w:val="0082594A"/>
    <w:rsid w:val="00826C4F"/>
    <w:rsid w:val="008276EE"/>
    <w:rsid w:val="0083040B"/>
    <w:rsid w:val="008309E2"/>
    <w:rsid w:val="00832C0E"/>
    <w:rsid w:val="00832FD6"/>
    <w:rsid w:val="00833CB2"/>
    <w:rsid w:val="00837D74"/>
    <w:rsid w:val="00840616"/>
    <w:rsid w:val="00843554"/>
    <w:rsid w:val="00847A8B"/>
    <w:rsid w:val="00850967"/>
    <w:rsid w:val="00851EB9"/>
    <w:rsid w:val="008557A0"/>
    <w:rsid w:val="0085620B"/>
    <w:rsid w:val="008563BF"/>
    <w:rsid w:val="00863AAD"/>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D4CEA"/>
    <w:rsid w:val="008D5718"/>
    <w:rsid w:val="008E0FDA"/>
    <w:rsid w:val="008E1D02"/>
    <w:rsid w:val="008E210E"/>
    <w:rsid w:val="008E27FA"/>
    <w:rsid w:val="008E7B9D"/>
    <w:rsid w:val="008F17EF"/>
    <w:rsid w:val="008F29D1"/>
    <w:rsid w:val="008F35FE"/>
    <w:rsid w:val="008F69A9"/>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3463"/>
    <w:rsid w:val="00954592"/>
    <w:rsid w:val="00955224"/>
    <w:rsid w:val="009576B2"/>
    <w:rsid w:val="00962D97"/>
    <w:rsid w:val="00963341"/>
    <w:rsid w:val="009654F3"/>
    <w:rsid w:val="00965FBA"/>
    <w:rsid w:val="00970099"/>
    <w:rsid w:val="0097046D"/>
    <w:rsid w:val="00971829"/>
    <w:rsid w:val="00971B24"/>
    <w:rsid w:val="00972203"/>
    <w:rsid w:val="00973947"/>
    <w:rsid w:val="00974137"/>
    <w:rsid w:val="00975BA1"/>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F42"/>
    <w:rsid w:val="009C228D"/>
    <w:rsid w:val="009C2FDF"/>
    <w:rsid w:val="009C37B0"/>
    <w:rsid w:val="009C54D8"/>
    <w:rsid w:val="009C696F"/>
    <w:rsid w:val="009C6E91"/>
    <w:rsid w:val="009D05C1"/>
    <w:rsid w:val="009D0C1A"/>
    <w:rsid w:val="009D105B"/>
    <w:rsid w:val="009D1259"/>
    <w:rsid w:val="009D2355"/>
    <w:rsid w:val="009D31E5"/>
    <w:rsid w:val="009D4370"/>
    <w:rsid w:val="009D4AB9"/>
    <w:rsid w:val="009D5347"/>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7440"/>
    <w:rsid w:val="00A21709"/>
    <w:rsid w:val="00A22264"/>
    <w:rsid w:val="00A229AB"/>
    <w:rsid w:val="00A2304C"/>
    <w:rsid w:val="00A3044C"/>
    <w:rsid w:val="00A31A74"/>
    <w:rsid w:val="00A32140"/>
    <w:rsid w:val="00A351F7"/>
    <w:rsid w:val="00A366E9"/>
    <w:rsid w:val="00A37AF5"/>
    <w:rsid w:val="00A37C4D"/>
    <w:rsid w:val="00A37D6E"/>
    <w:rsid w:val="00A42068"/>
    <w:rsid w:val="00A42080"/>
    <w:rsid w:val="00A4345F"/>
    <w:rsid w:val="00A442BC"/>
    <w:rsid w:val="00A451B4"/>
    <w:rsid w:val="00A5506C"/>
    <w:rsid w:val="00A57395"/>
    <w:rsid w:val="00A60818"/>
    <w:rsid w:val="00A63FDA"/>
    <w:rsid w:val="00A6555B"/>
    <w:rsid w:val="00A70C02"/>
    <w:rsid w:val="00A71956"/>
    <w:rsid w:val="00A72817"/>
    <w:rsid w:val="00A73019"/>
    <w:rsid w:val="00A73852"/>
    <w:rsid w:val="00A767A5"/>
    <w:rsid w:val="00A76B76"/>
    <w:rsid w:val="00A772DD"/>
    <w:rsid w:val="00A8101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6047"/>
    <w:rsid w:val="00B07841"/>
    <w:rsid w:val="00B07D89"/>
    <w:rsid w:val="00B07F85"/>
    <w:rsid w:val="00B11A60"/>
    <w:rsid w:val="00B11ED0"/>
    <w:rsid w:val="00B13939"/>
    <w:rsid w:val="00B13F42"/>
    <w:rsid w:val="00B144B9"/>
    <w:rsid w:val="00B1627C"/>
    <w:rsid w:val="00B16341"/>
    <w:rsid w:val="00B16CFB"/>
    <w:rsid w:val="00B16E93"/>
    <w:rsid w:val="00B20C88"/>
    <w:rsid w:val="00B22613"/>
    <w:rsid w:val="00B23F1C"/>
    <w:rsid w:val="00B275E3"/>
    <w:rsid w:val="00B27CB7"/>
    <w:rsid w:val="00B320EB"/>
    <w:rsid w:val="00B33491"/>
    <w:rsid w:val="00B337FC"/>
    <w:rsid w:val="00B33DD9"/>
    <w:rsid w:val="00B34681"/>
    <w:rsid w:val="00B35067"/>
    <w:rsid w:val="00B37E4C"/>
    <w:rsid w:val="00B402AB"/>
    <w:rsid w:val="00B414F1"/>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A61"/>
    <w:rsid w:val="00C15F5B"/>
    <w:rsid w:val="00C16117"/>
    <w:rsid w:val="00C16806"/>
    <w:rsid w:val="00C17A09"/>
    <w:rsid w:val="00C237EA"/>
    <w:rsid w:val="00C23B83"/>
    <w:rsid w:val="00C245D3"/>
    <w:rsid w:val="00C250D8"/>
    <w:rsid w:val="00C253C8"/>
    <w:rsid w:val="00C2593A"/>
    <w:rsid w:val="00C264B9"/>
    <w:rsid w:val="00C26CE2"/>
    <w:rsid w:val="00C31ED9"/>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37DA"/>
    <w:rsid w:val="00C63993"/>
    <w:rsid w:val="00C639A0"/>
    <w:rsid w:val="00C669F0"/>
    <w:rsid w:val="00C66D7A"/>
    <w:rsid w:val="00C72D31"/>
    <w:rsid w:val="00C73568"/>
    <w:rsid w:val="00C7527E"/>
    <w:rsid w:val="00C7778F"/>
    <w:rsid w:val="00C77DFA"/>
    <w:rsid w:val="00C77ECA"/>
    <w:rsid w:val="00C82C73"/>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633"/>
    <w:rsid w:val="00CA4979"/>
    <w:rsid w:val="00CA54C1"/>
    <w:rsid w:val="00CA7A54"/>
    <w:rsid w:val="00CB17D3"/>
    <w:rsid w:val="00CB2B38"/>
    <w:rsid w:val="00CB37B8"/>
    <w:rsid w:val="00CB3D77"/>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32B0"/>
    <w:rsid w:val="00CF4B19"/>
    <w:rsid w:val="00CF5C22"/>
    <w:rsid w:val="00D00895"/>
    <w:rsid w:val="00D0129D"/>
    <w:rsid w:val="00D01977"/>
    <w:rsid w:val="00D02529"/>
    <w:rsid w:val="00D03B7B"/>
    <w:rsid w:val="00D04823"/>
    <w:rsid w:val="00D1076A"/>
    <w:rsid w:val="00D1466B"/>
    <w:rsid w:val="00D14951"/>
    <w:rsid w:val="00D15412"/>
    <w:rsid w:val="00D1557E"/>
    <w:rsid w:val="00D160DA"/>
    <w:rsid w:val="00D165D7"/>
    <w:rsid w:val="00D170BF"/>
    <w:rsid w:val="00D1795D"/>
    <w:rsid w:val="00D20A70"/>
    <w:rsid w:val="00D218DA"/>
    <w:rsid w:val="00D21C5E"/>
    <w:rsid w:val="00D2231B"/>
    <w:rsid w:val="00D23494"/>
    <w:rsid w:val="00D2387A"/>
    <w:rsid w:val="00D23C44"/>
    <w:rsid w:val="00D25EE8"/>
    <w:rsid w:val="00D277F6"/>
    <w:rsid w:val="00D3160A"/>
    <w:rsid w:val="00D31667"/>
    <w:rsid w:val="00D31F4E"/>
    <w:rsid w:val="00D33378"/>
    <w:rsid w:val="00D33A97"/>
    <w:rsid w:val="00D33DC5"/>
    <w:rsid w:val="00D341FB"/>
    <w:rsid w:val="00D34556"/>
    <w:rsid w:val="00D34DC0"/>
    <w:rsid w:val="00D3642B"/>
    <w:rsid w:val="00D37796"/>
    <w:rsid w:val="00D3788F"/>
    <w:rsid w:val="00D459A4"/>
    <w:rsid w:val="00D508E8"/>
    <w:rsid w:val="00D5223B"/>
    <w:rsid w:val="00D5494A"/>
    <w:rsid w:val="00D54DA0"/>
    <w:rsid w:val="00D56629"/>
    <w:rsid w:val="00D579DE"/>
    <w:rsid w:val="00D57BE2"/>
    <w:rsid w:val="00D604C9"/>
    <w:rsid w:val="00D632BE"/>
    <w:rsid w:val="00D651ED"/>
    <w:rsid w:val="00D65647"/>
    <w:rsid w:val="00D657E6"/>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933C8"/>
    <w:rsid w:val="00D93979"/>
    <w:rsid w:val="00D94537"/>
    <w:rsid w:val="00D94D56"/>
    <w:rsid w:val="00D97507"/>
    <w:rsid w:val="00DA217B"/>
    <w:rsid w:val="00DA24CB"/>
    <w:rsid w:val="00DA302A"/>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23C9"/>
    <w:rsid w:val="00E04B68"/>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DF3"/>
    <w:rsid w:val="00E231E9"/>
    <w:rsid w:val="00E24E9F"/>
    <w:rsid w:val="00E2559B"/>
    <w:rsid w:val="00E2683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6517"/>
    <w:rsid w:val="00ED7B0D"/>
    <w:rsid w:val="00ED7E1A"/>
    <w:rsid w:val="00ED7F72"/>
    <w:rsid w:val="00EE0F68"/>
    <w:rsid w:val="00EE1251"/>
    <w:rsid w:val="00EE1FAB"/>
    <w:rsid w:val="00EE2ABC"/>
    <w:rsid w:val="00EE4D67"/>
    <w:rsid w:val="00EF1EB3"/>
    <w:rsid w:val="00EF2A04"/>
    <w:rsid w:val="00EF49B9"/>
    <w:rsid w:val="00EF5469"/>
    <w:rsid w:val="00EF5DFA"/>
    <w:rsid w:val="00EF778A"/>
    <w:rsid w:val="00F01018"/>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7C43"/>
    <w:rsid w:val="00F47EDA"/>
    <w:rsid w:val="00F52996"/>
    <w:rsid w:val="00F53572"/>
    <w:rsid w:val="00F5465A"/>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7F3"/>
    <w:rsid w:val="00F77D21"/>
    <w:rsid w:val="00F83385"/>
    <w:rsid w:val="00F8470F"/>
    <w:rsid w:val="00F84890"/>
    <w:rsid w:val="00F84ED9"/>
    <w:rsid w:val="00F874BC"/>
    <w:rsid w:val="00F87587"/>
    <w:rsid w:val="00F87DCC"/>
    <w:rsid w:val="00F91AF7"/>
    <w:rsid w:val="00F93183"/>
    <w:rsid w:val="00F93775"/>
    <w:rsid w:val="00F94176"/>
    <w:rsid w:val="00F9441B"/>
    <w:rsid w:val="00F9518F"/>
    <w:rsid w:val="00F967A8"/>
    <w:rsid w:val="00F9760A"/>
    <w:rsid w:val="00F977E9"/>
    <w:rsid w:val="00F97A49"/>
    <w:rsid w:val="00FA1629"/>
    <w:rsid w:val="00FA1CFB"/>
    <w:rsid w:val="00FA1D41"/>
    <w:rsid w:val="00FA2315"/>
    <w:rsid w:val="00FA47B7"/>
    <w:rsid w:val="00FA4C32"/>
    <w:rsid w:val="00FA4D73"/>
    <w:rsid w:val="00FA5241"/>
    <w:rsid w:val="00FA60A6"/>
    <w:rsid w:val="00FA7121"/>
    <w:rsid w:val="00FA7277"/>
    <w:rsid w:val="00FA79B7"/>
    <w:rsid w:val="00FB129B"/>
    <w:rsid w:val="00FB2A9F"/>
    <w:rsid w:val="00FB45F0"/>
    <w:rsid w:val="00FC2A45"/>
    <w:rsid w:val="00FC4B06"/>
    <w:rsid w:val="00FC4FD2"/>
    <w:rsid w:val="00FC568C"/>
    <w:rsid w:val="00FC60D4"/>
    <w:rsid w:val="00FC62E9"/>
    <w:rsid w:val="00FD001D"/>
    <w:rsid w:val="00FD168E"/>
    <w:rsid w:val="00FD41E0"/>
    <w:rsid w:val="00FD441C"/>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ez\tez.docx"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7F16616B-5032-464C-8C2B-5B928295F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5</TotalTime>
  <Pages>38</Pages>
  <Words>5869</Words>
  <Characters>33455</Characters>
  <Application>Microsoft Office Word</Application>
  <DocSecurity>0</DocSecurity>
  <Lines>278</Lines>
  <Paragraphs>7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3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26</cp:revision>
  <cp:lastPrinted>2017-07-13T13:25:00Z</cp:lastPrinted>
  <dcterms:created xsi:type="dcterms:W3CDTF">2019-04-13T15:58:00Z</dcterms:created>
  <dcterms:modified xsi:type="dcterms:W3CDTF">2019-04-15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